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348281"/>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017F0646" w14:textId="7E67200C" w:rsidR="00FC4AB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348281" w:history="1">
            <w:r w:rsidR="00FC4AB9" w:rsidRPr="00D92AFE">
              <w:rPr>
                <w:rStyle w:val="Hipervnculo"/>
                <w:noProof/>
              </w:rPr>
              <w:t>Índice de Contenido</w:t>
            </w:r>
            <w:r w:rsidR="00FC4AB9">
              <w:rPr>
                <w:noProof/>
                <w:webHidden/>
              </w:rPr>
              <w:tab/>
            </w:r>
            <w:r w:rsidR="00FC4AB9">
              <w:rPr>
                <w:noProof/>
                <w:webHidden/>
              </w:rPr>
              <w:fldChar w:fldCharType="begin"/>
            </w:r>
            <w:r w:rsidR="00FC4AB9">
              <w:rPr>
                <w:noProof/>
                <w:webHidden/>
              </w:rPr>
              <w:instrText xml:space="preserve"> PAGEREF _Toc68348281 \h </w:instrText>
            </w:r>
            <w:r w:rsidR="00FC4AB9">
              <w:rPr>
                <w:noProof/>
                <w:webHidden/>
              </w:rPr>
            </w:r>
            <w:r w:rsidR="00FC4AB9">
              <w:rPr>
                <w:noProof/>
                <w:webHidden/>
              </w:rPr>
              <w:fldChar w:fldCharType="separate"/>
            </w:r>
            <w:r w:rsidR="00FC4AB9">
              <w:rPr>
                <w:noProof/>
                <w:webHidden/>
              </w:rPr>
              <w:t>3</w:t>
            </w:r>
            <w:r w:rsidR="00FC4AB9">
              <w:rPr>
                <w:noProof/>
                <w:webHidden/>
              </w:rPr>
              <w:fldChar w:fldCharType="end"/>
            </w:r>
          </w:hyperlink>
        </w:p>
        <w:p w14:paraId="01206009" w14:textId="5EF8B313" w:rsidR="00FC4AB9" w:rsidRDefault="00CD4E40">
          <w:pPr>
            <w:pStyle w:val="TDC1"/>
            <w:tabs>
              <w:tab w:val="right" w:leader="dot" w:pos="8494"/>
            </w:tabs>
            <w:rPr>
              <w:rFonts w:eastAsiaTheme="minorEastAsia"/>
              <w:noProof/>
              <w:sz w:val="22"/>
              <w:lang w:eastAsia="es-ES"/>
            </w:rPr>
          </w:pPr>
          <w:hyperlink w:anchor="_Toc68348282" w:history="1">
            <w:r w:rsidR="00FC4AB9" w:rsidRPr="00D92AFE">
              <w:rPr>
                <w:rStyle w:val="Hipervnculo"/>
                <w:noProof/>
              </w:rPr>
              <w:t>Índice de tablas</w:t>
            </w:r>
            <w:r w:rsidR="00FC4AB9">
              <w:rPr>
                <w:noProof/>
                <w:webHidden/>
              </w:rPr>
              <w:tab/>
            </w:r>
            <w:r w:rsidR="00FC4AB9">
              <w:rPr>
                <w:noProof/>
                <w:webHidden/>
              </w:rPr>
              <w:fldChar w:fldCharType="begin"/>
            </w:r>
            <w:r w:rsidR="00FC4AB9">
              <w:rPr>
                <w:noProof/>
                <w:webHidden/>
              </w:rPr>
              <w:instrText xml:space="preserve"> PAGEREF _Toc68348282 \h </w:instrText>
            </w:r>
            <w:r w:rsidR="00FC4AB9">
              <w:rPr>
                <w:noProof/>
                <w:webHidden/>
              </w:rPr>
            </w:r>
            <w:r w:rsidR="00FC4AB9">
              <w:rPr>
                <w:noProof/>
                <w:webHidden/>
              </w:rPr>
              <w:fldChar w:fldCharType="separate"/>
            </w:r>
            <w:r w:rsidR="00FC4AB9">
              <w:rPr>
                <w:noProof/>
                <w:webHidden/>
              </w:rPr>
              <w:t>4</w:t>
            </w:r>
            <w:r w:rsidR="00FC4AB9">
              <w:rPr>
                <w:noProof/>
                <w:webHidden/>
              </w:rPr>
              <w:fldChar w:fldCharType="end"/>
            </w:r>
          </w:hyperlink>
        </w:p>
        <w:p w14:paraId="5210DA03" w14:textId="031BD319" w:rsidR="00FC4AB9" w:rsidRDefault="00CD4E40">
          <w:pPr>
            <w:pStyle w:val="TDC1"/>
            <w:tabs>
              <w:tab w:val="right" w:leader="dot" w:pos="8494"/>
            </w:tabs>
            <w:rPr>
              <w:rFonts w:eastAsiaTheme="minorEastAsia"/>
              <w:noProof/>
              <w:sz w:val="22"/>
              <w:lang w:eastAsia="es-ES"/>
            </w:rPr>
          </w:pPr>
          <w:hyperlink w:anchor="_Toc68348283" w:history="1">
            <w:r w:rsidR="00FC4AB9" w:rsidRPr="00D92AFE">
              <w:rPr>
                <w:rStyle w:val="Hipervnculo"/>
                <w:noProof/>
              </w:rPr>
              <w:t>Índice de ilustraciones</w:t>
            </w:r>
            <w:r w:rsidR="00FC4AB9">
              <w:rPr>
                <w:noProof/>
                <w:webHidden/>
              </w:rPr>
              <w:tab/>
            </w:r>
            <w:r w:rsidR="00FC4AB9">
              <w:rPr>
                <w:noProof/>
                <w:webHidden/>
              </w:rPr>
              <w:fldChar w:fldCharType="begin"/>
            </w:r>
            <w:r w:rsidR="00FC4AB9">
              <w:rPr>
                <w:noProof/>
                <w:webHidden/>
              </w:rPr>
              <w:instrText xml:space="preserve"> PAGEREF _Toc68348283 \h </w:instrText>
            </w:r>
            <w:r w:rsidR="00FC4AB9">
              <w:rPr>
                <w:noProof/>
                <w:webHidden/>
              </w:rPr>
            </w:r>
            <w:r w:rsidR="00FC4AB9">
              <w:rPr>
                <w:noProof/>
                <w:webHidden/>
              </w:rPr>
              <w:fldChar w:fldCharType="separate"/>
            </w:r>
            <w:r w:rsidR="00FC4AB9">
              <w:rPr>
                <w:noProof/>
                <w:webHidden/>
              </w:rPr>
              <w:t>5</w:t>
            </w:r>
            <w:r w:rsidR="00FC4AB9">
              <w:rPr>
                <w:noProof/>
                <w:webHidden/>
              </w:rPr>
              <w:fldChar w:fldCharType="end"/>
            </w:r>
          </w:hyperlink>
        </w:p>
        <w:p w14:paraId="6B8898E3" w14:textId="7D743340" w:rsidR="00FC4AB9" w:rsidRDefault="00CD4E40">
          <w:pPr>
            <w:pStyle w:val="TDC1"/>
            <w:tabs>
              <w:tab w:val="left" w:pos="880"/>
              <w:tab w:val="right" w:leader="dot" w:pos="8494"/>
            </w:tabs>
            <w:rPr>
              <w:rFonts w:eastAsiaTheme="minorEastAsia"/>
              <w:noProof/>
              <w:sz w:val="22"/>
              <w:lang w:eastAsia="es-ES"/>
            </w:rPr>
          </w:pPr>
          <w:hyperlink w:anchor="_Toc68348284" w:history="1">
            <w:r w:rsidR="00FC4AB9" w:rsidRPr="00D92AFE">
              <w:rPr>
                <w:rStyle w:val="Hipervnculo"/>
                <w:rFonts w:ascii="LM Roman 12" w:hAnsi="LM Roman 12"/>
                <w:noProof/>
              </w:rPr>
              <w:t>1.</w:t>
            </w:r>
            <w:r w:rsidR="00FC4AB9">
              <w:rPr>
                <w:rFonts w:eastAsiaTheme="minorEastAsia"/>
                <w:noProof/>
                <w:sz w:val="22"/>
                <w:lang w:eastAsia="es-ES"/>
              </w:rPr>
              <w:tab/>
            </w:r>
            <w:r w:rsidR="00FC4AB9" w:rsidRPr="00D92AFE">
              <w:rPr>
                <w:rStyle w:val="Hipervnculo"/>
                <w:noProof/>
              </w:rPr>
              <w:t>Introducción</w:t>
            </w:r>
            <w:r w:rsidR="00FC4AB9">
              <w:rPr>
                <w:noProof/>
                <w:webHidden/>
              </w:rPr>
              <w:tab/>
            </w:r>
            <w:r w:rsidR="00FC4AB9">
              <w:rPr>
                <w:noProof/>
                <w:webHidden/>
              </w:rPr>
              <w:fldChar w:fldCharType="begin"/>
            </w:r>
            <w:r w:rsidR="00FC4AB9">
              <w:rPr>
                <w:noProof/>
                <w:webHidden/>
              </w:rPr>
              <w:instrText xml:space="preserve"> PAGEREF _Toc68348284 \h </w:instrText>
            </w:r>
            <w:r w:rsidR="00FC4AB9">
              <w:rPr>
                <w:noProof/>
                <w:webHidden/>
              </w:rPr>
            </w:r>
            <w:r w:rsidR="00FC4AB9">
              <w:rPr>
                <w:noProof/>
                <w:webHidden/>
              </w:rPr>
              <w:fldChar w:fldCharType="separate"/>
            </w:r>
            <w:r w:rsidR="00FC4AB9">
              <w:rPr>
                <w:noProof/>
                <w:webHidden/>
              </w:rPr>
              <w:t>6</w:t>
            </w:r>
            <w:r w:rsidR="00FC4AB9">
              <w:rPr>
                <w:noProof/>
                <w:webHidden/>
              </w:rPr>
              <w:fldChar w:fldCharType="end"/>
            </w:r>
          </w:hyperlink>
        </w:p>
        <w:p w14:paraId="725E2E5A" w14:textId="638BBDF2" w:rsidR="00FC4AB9" w:rsidRDefault="00CD4E40">
          <w:pPr>
            <w:pStyle w:val="TDC1"/>
            <w:tabs>
              <w:tab w:val="left" w:pos="880"/>
              <w:tab w:val="right" w:leader="dot" w:pos="8494"/>
            </w:tabs>
            <w:rPr>
              <w:rFonts w:eastAsiaTheme="minorEastAsia"/>
              <w:noProof/>
              <w:sz w:val="22"/>
              <w:lang w:eastAsia="es-ES"/>
            </w:rPr>
          </w:pPr>
          <w:hyperlink w:anchor="_Toc68348285" w:history="1">
            <w:r w:rsidR="00FC4AB9" w:rsidRPr="00D92AFE">
              <w:rPr>
                <w:rStyle w:val="Hipervnculo"/>
                <w:rFonts w:ascii="LM Roman 12" w:hAnsi="LM Roman 12"/>
                <w:noProof/>
              </w:rPr>
              <w:t>2.</w:t>
            </w:r>
            <w:r w:rsidR="00FC4AB9">
              <w:rPr>
                <w:rFonts w:eastAsiaTheme="minorEastAsia"/>
                <w:noProof/>
                <w:sz w:val="22"/>
                <w:lang w:eastAsia="es-ES"/>
              </w:rPr>
              <w:tab/>
            </w:r>
            <w:r w:rsidR="00FC4AB9" w:rsidRPr="00D92AFE">
              <w:rPr>
                <w:rStyle w:val="Hipervnculo"/>
                <w:noProof/>
              </w:rPr>
              <w:t>Contexto</w:t>
            </w:r>
            <w:r w:rsidR="00FC4AB9">
              <w:rPr>
                <w:noProof/>
                <w:webHidden/>
              </w:rPr>
              <w:tab/>
            </w:r>
            <w:r w:rsidR="00FC4AB9">
              <w:rPr>
                <w:noProof/>
                <w:webHidden/>
              </w:rPr>
              <w:fldChar w:fldCharType="begin"/>
            </w:r>
            <w:r w:rsidR="00FC4AB9">
              <w:rPr>
                <w:noProof/>
                <w:webHidden/>
              </w:rPr>
              <w:instrText xml:space="preserve"> PAGEREF _Toc68348285 \h </w:instrText>
            </w:r>
            <w:r w:rsidR="00FC4AB9">
              <w:rPr>
                <w:noProof/>
                <w:webHidden/>
              </w:rPr>
            </w:r>
            <w:r w:rsidR="00FC4AB9">
              <w:rPr>
                <w:noProof/>
                <w:webHidden/>
              </w:rPr>
              <w:fldChar w:fldCharType="separate"/>
            </w:r>
            <w:r w:rsidR="00FC4AB9">
              <w:rPr>
                <w:noProof/>
                <w:webHidden/>
              </w:rPr>
              <w:t>8</w:t>
            </w:r>
            <w:r w:rsidR="00FC4AB9">
              <w:rPr>
                <w:noProof/>
                <w:webHidden/>
              </w:rPr>
              <w:fldChar w:fldCharType="end"/>
            </w:r>
          </w:hyperlink>
        </w:p>
        <w:p w14:paraId="2225367F" w14:textId="4BFB1F64" w:rsidR="00FC4AB9" w:rsidRDefault="00CD4E40">
          <w:pPr>
            <w:pStyle w:val="TDC1"/>
            <w:tabs>
              <w:tab w:val="left" w:pos="880"/>
              <w:tab w:val="right" w:leader="dot" w:pos="8494"/>
            </w:tabs>
            <w:rPr>
              <w:rFonts w:eastAsiaTheme="minorEastAsia"/>
              <w:noProof/>
              <w:sz w:val="22"/>
              <w:lang w:eastAsia="es-ES"/>
            </w:rPr>
          </w:pPr>
          <w:hyperlink w:anchor="_Toc68348286" w:history="1">
            <w:r w:rsidR="00FC4AB9" w:rsidRPr="00D92AFE">
              <w:rPr>
                <w:rStyle w:val="Hipervnculo"/>
                <w:rFonts w:ascii="LM Roman 12" w:hAnsi="LM Roman 12"/>
                <w:noProof/>
              </w:rPr>
              <w:t>3.</w:t>
            </w:r>
            <w:r w:rsidR="00FC4AB9">
              <w:rPr>
                <w:rFonts w:eastAsiaTheme="minorEastAsia"/>
                <w:noProof/>
                <w:sz w:val="22"/>
                <w:lang w:eastAsia="es-ES"/>
              </w:rPr>
              <w:tab/>
            </w:r>
            <w:r w:rsidR="00FC4AB9" w:rsidRPr="00D92AFE">
              <w:rPr>
                <w:rStyle w:val="Hipervnculo"/>
                <w:noProof/>
              </w:rPr>
              <w:t>Usuarios potenciales</w:t>
            </w:r>
            <w:r w:rsidR="00FC4AB9">
              <w:rPr>
                <w:noProof/>
                <w:webHidden/>
              </w:rPr>
              <w:tab/>
            </w:r>
            <w:r w:rsidR="00FC4AB9">
              <w:rPr>
                <w:noProof/>
                <w:webHidden/>
              </w:rPr>
              <w:fldChar w:fldCharType="begin"/>
            </w:r>
            <w:r w:rsidR="00FC4AB9">
              <w:rPr>
                <w:noProof/>
                <w:webHidden/>
              </w:rPr>
              <w:instrText xml:space="preserve"> PAGEREF _Toc68348286 \h </w:instrText>
            </w:r>
            <w:r w:rsidR="00FC4AB9">
              <w:rPr>
                <w:noProof/>
                <w:webHidden/>
              </w:rPr>
            </w:r>
            <w:r w:rsidR="00FC4AB9">
              <w:rPr>
                <w:noProof/>
                <w:webHidden/>
              </w:rPr>
              <w:fldChar w:fldCharType="separate"/>
            </w:r>
            <w:r w:rsidR="00FC4AB9">
              <w:rPr>
                <w:noProof/>
                <w:webHidden/>
              </w:rPr>
              <w:t>9</w:t>
            </w:r>
            <w:r w:rsidR="00FC4AB9">
              <w:rPr>
                <w:noProof/>
                <w:webHidden/>
              </w:rPr>
              <w:fldChar w:fldCharType="end"/>
            </w:r>
          </w:hyperlink>
        </w:p>
        <w:p w14:paraId="08A86D19" w14:textId="36C227C2" w:rsidR="00FC4AB9" w:rsidRDefault="00CD4E40">
          <w:pPr>
            <w:pStyle w:val="TDC1"/>
            <w:tabs>
              <w:tab w:val="left" w:pos="880"/>
              <w:tab w:val="right" w:leader="dot" w:pos="8494"/>
            </w:tabs>
            <w:rPr>
              <w:rFonts w:eastAsiaTheme="minorEastAsia"/>
              <w:noProof/>
              <w:sz w:val="22"/>
              <w:lang w:eastAsia="es-ES"/>
            </w:rPr>
          </w:pPr>
          <w:hyperlink w:anchor="_Toc68348287" w:history="1">
            <w:r w:rsidR="00FC4AB9" w:rsidRPr="00D92AFE">
              <w:rPr>
                <w:rStyle w:val="Hipervnculo"/>
                <w:rFonts w:ascii="LM Roman 12" w:hAnsi="LM Roman 12"/>
                <w:noProof/>
              </w:rPr>
              <w:t>4.</w:t>
            </w:r>
            <w:r w:rsidR="00FC4AB9">
              <w:rPr>
                <w:rFonts w:eastAsiaTheme="minorEastAsia"/>
                <w:noProof/>
                <w:sz w:val="22"/>
                <w:lang w:eastAsia="es-ES"/>
              </w:rPr>
              <w:tab/>
            </w:r>
            <w:r w:rsidR="00FC4AB9" w:rsidRPr="00D92AFE">
              <w:rPr>
                <w:rStyle w:val="Hipervnculo"/>
                <w:noProof/>
              </w:rPr>
              <w:t>Fuentes de datos</w:t>
            </w:r>
            <w:r w:rsidR="00FC4AB9">
              <w:rPr>
                <w:noProof/>
                <w:webHidden/>
              </w:rPr>
              <w:tab/>
            </w:r>
            <w:r w:rsidR="00FC4AB9">
              <w:rPr>
                <w:noProof/>
                <w:webHidden/>
              </w:rPr>
              <w:fldChar w:fldCharType="begin"/>
            </w:r>
            <w:r w:rsidR="00FC4AB9">
              <w:rPr>
                <w:noProof/>
                <w:webHidden/>
              </w:rPr>
              <w:instrText xml:space="preserve"> PAGEREF _Toc68348287 \h </w:instrText>
            </w:r>
            <w:r w:rsidR="00FC4AB9">
              <w:rPr>
                <w:noProof/>
                <w:webHidden/>
              </w:rPr>
            </w:r>
            <w:r w:rsidR="00FC4AB9">
              <w:rPr>
                <w:noProof/>
                <w:webHidden/>
              </w:rPr>
              <w:fldChar w:fldCharType="separate"/>
            </w:r>
            <w:r w:rsidR="00FC4AB9">
              <w:rPr>
                <w:noProof/>
                <w:webHidden/>
              </w:rPr>
              <w:t>10</w:t>
            </w:r>
            <w:r w:rsidR="00FC4AB9">
              <w:rPr>
                <w:noProof/>
                <w:webHidden/>
              </w:rPr>
              <w:fldChar w:fldCharType="end"/>
            </w:r>
          </w:hyperlink>
        </w:p>
        <w:p w14:paraId="406E0C15" w14:textId="5AC784F7" w:rsidR="00FC4AB9" w:rsidRDefault="00CD4E40">
          <w:pPr>
            <w:pStyle w:val="TDC1"/>
            <w:tabs>
              <w:tab w:val="left" w:pos="880"/>
              <w:tab w:val="right" w:leader="dot" w:pos="8494"/>
            </w:tabs>
            <w:rPr>
              <w:rFonts w:eastAsiaTheme="minorEastAsia"/>
              <w:noProof/>
              <w:sz w:val="22"/>
              <w:lang w:eastAsia="es-ES"/>
            </w:rPr>
          </w:pPr>
          <w:hyperlink w:anchor="_Toc68348288" w:history="1">
            <w:r w:rsidR="00FC4AB9" w:rsidRPr="00D92AFE">
              <w:rPr>
                <w:rStyle w:val="Hipervnculo"/>
                <w:rFonts w:ascii="LM Roman 12" w:hAnsi="LM Roman 12"/>
                <w:noProof/>
              </w:rPr>
              <w:t>5.</w:t>
            </w:r>
            <w:r w:rsidR="00FC4AB9">
              <w:rPr>
                <w:rFonts w:eastAsiaTheme="minorEastAsia"/>
                <w:noProof/>
                <w:sz w:val="22"/>
                <w:lang w:eastAsia="es-ES"/>
              </w:rPr>
              <w:tab/>
            </w:r>
            <w:r w:rsidR="00FC4AB9" w:rsidRPr="00D92AFE">
              <w:rPr>
                <w:rStyle w:val="Hipervnculo"/>
                <w:noProof/>
              </w:rPr>
              <w:t>PRA1 – Análisis y diseño del modelo</w:t>
            </w:r>
            <w:r w:rsidR="00FC4AB9">
              <w:rPr>
                <w:noProof/>
                <w:webHidden/>
              </w:rPr>
              <w:tab/>
            </w:r>
            <w:r w:rsidR="00FC4AB9">
              <w:rPr>
                <w:noProof/>
                <w:webHidden/>
              </w:rPr>
              <w:fldChar w:fldCharType="begin"/>
            </w:r>
            <w:r w:rsidR="00FC4AB9">
              <w:rPr>
                <w:noProof/>
                <w:webHidden/>
              </w:rPr>
              <w:instrText xml:space="preserve"> PAGEREF _Toc68348288 \h </w:instrText>
            </w:r>
            <w:r w:rsidR="00FC4AB9">
              <w:rPr>
                <w:noProof/>
                <w:webHidden/>
              </w:rPr>
            </w:r>
            <w:r w:rsidR="00FC4AB9">
              <w:rPr>
                <w:noProof/>
                <w:webHidden/>
              </w:rPr>
              <w:fldChar w:fldCharType="separate"/>
            </w:r>
            <w:r w:rsidR="00FC4AB9">
              <w:rPr>
                <w:noProof/>
                <w:webHidden/>
              </w:rPr>
              <w:t>12</w:t>
            </w:r>
            <w:r w:rsidR="00FC4AB9">
              <w:rPr>
                <w:noProof/>
                <w:webHidden/>
              </w:rPr>
              <w:fldChar w:fldCharType="end"/>
            </w:r>
          </w:hyperlink>
        </w:p>
        <w:p w14:paraId="58D25DB7" w14:textId="41257ABE" w:rsidR="00FC4AB9" w:rsidRDefault="00CD4E40">
          <w:pPr>
            <w:pStyle w:val="TDC2"/>
            <w:tabs>
              <w:tab w:val="left" w:pos="1320"/>
            </w:tabs>
            <w:rPr>
              <w:rFonts w:eastAsiaTheme="minorEastAsia"/>
              <w:noProof/>
              <w:sz w:val="22"/>
              <w:lang w:eastAsia="es-ES"/>
            </w:rPr>
          </w:pPr>
          <w:hyperlink w:anchor="_Toc68348289" w:history="1">
            <w:r w:rsidR="00FC4AB9" w:rsidRPr="00D92AFE">
              <w:rPr>
                <w:rStyle w:val="Hipervnculo"/>
                <w:rFonts w:ascii="LM Roman 12" w:hAnsi="LM Roman 12"/>
                <w:noProof/>
              </w:rPr>
              <w:t>5.1.</w:t>
            </w:r>
            <w:r w:rsidR="00FC4AB9">
              <w:rPr>
                <w:rFonts w:eastAsiaTheme="minorEastAsia"/>
                <w:noProof/>
                <w:sz w:val="22"/>
                <w:lang w:eastAsia="es-ES"/>
              </w:rPr>
              <w:tab/>
            </w:r>
            <w:r w:rsidR="00FC4AB9" w:rsidRPr="00D92AFE">
              <w:rPr>
                <w:rStyle w:val="Hipervnculo"/>
                <w:noProof/>
              </w:rPr>
              <w:t>Análisis de los requerimientos</w:t>
            </w:r>
            <w:r w:rsidR="00FC4AB9">
              <w:rPr>
                <w:noProof/>
                <w:webHidden/>
              </w:rPr>
              <w:tab/>
            </w:r>
            <w:r w:rsidR="00FC4AB9">
              <w:rPr>
                <w:noProof/>
                <w:webHidden/>
              </w:rPr>
              <w:fldChar w:fldCharType="begin"/>
            </w:r>
            <w:r w:rsidR="00FC4AB9">
              <w:rPr>
                <w:noProof/>
                <w:webHidden/>
              </w:rPr>
              <w:instrText xml:space="preserve"> PAGEREF _Toc68348289 \h </w:instrText>
            </w:r>
            <w:r w:rsidR="00FC4AB9">
              <w:rPr>
                <w:noProof/>
                <w:webHidden/>
              </w:rPr>
            </w:r>
            <w:r w:rsidR="00FC4AB9">
              <w:rPr>
                <w:noProof/>
                <w:webHidden/>
              </w:rPr>
              <w:fldChar w:fldCharType="separate"/>
            </w:r>
            <w:r w:rsidR="00FC4AB9">
              <w:rPr>
                <w:noProof/>
                <w:webHidden/>
              </w:rPr>
              <w:t>12</w:t>
            </w:r>
            <w:r w:rsidR="00FC4AB9">
              <w:rPr>
                <w:noProof/>
                <w:webHidden/>
              </w:rPr>
              <w:fldChar w:fldCharType="end"/>
            </w:r>
          </w:hyperlink>
        </w:p>
        <w:p w14:paraId="19621863" w14:textId="452AE360" w:rsidR="00FC4AB9" w:rsidRDefault="00CD4E40">
          <w:pPr>
            <w:pStyle w:val="TDC2"/>
            <w:tabs>
              <w:tab w:val="left" w:pos="1320"/>
            </w:tabs>
            <w:rPr>
              <w:rFonts w:eastAsiaTheme="minorEastAsia"/>
              <w:noProof/>
              <w:sz w:val="22"/>
              <w:lang w:eastAsia="es-ES"/>
            </w:rPr>
          </w:pPr>
          <w:hyperlink w:anchor="_Toc68348290" w:history="1">
            <w:r w:rsidR="00FC4AB9" w:rsidRPr="00D92AFE">
              <w:rPr>
                <w:rStyle w:val="Hipervnculo"/>
                <w:rFonts w:ascii="LM Roman 12" w:hAnsi="LM Roman 12"/>
                <w:noProof/>
              </w:rPr>
              <w:t>5.2.</w:t>
            </w:r>
            <w:r w:rsidR="00FC4AB9">
              <w:rPr>
                <w:rFonts w:eastAsiaTheme="minorEastAsia"/>
                <w:noProof/>
                <w:sz w:val="22"/>
                <w:lang w:eastAsia="es-ES"/>
              </w:rPr>
              <w:tab/>
            </w:r>
            <w:r w:rsidR="00FC4AB9" w:rsidRPr="00D92AFE">
              <w:rPr>
                <w:rStyle w:val="Hipervnculo"/>
                <w:noProof/>
              </w:rPr>
              <w:t>Análisis de fuentes de datos</w:t>
            </w:r>
            <w:r w:rsidR="00FC4AB9">
              <w:rPr>
                <w:noProof/>
                <w:webHidden/>
              </w:rPr>
              <w:tab/>
            </w:r>
            <w:r w:rsidR="00FC4AB9">
              <w:rPr>
                <w:noProof/>
                <w:webHidden/>
              </w:rPr>
              <w:fldChar w:fldCharType="begin"/>
            </w:r>
            <w:r w:rsidR="00FC4AB9">
              <w:rPr>
                <w:noProof/>
                <w:webHidden/>
              </w:rPr>
              <w:instrText xml:space="preserve"> PAGEREF _Toc68348290 \h </w:instrText>
            </w:r>
            <w:r w:rsidR="00FC4AB9">
              <w:rPr>
                <w:noProof/>
                <w:webHidden/>
              </w:rPr>
            </w:r>
            <w:r w:rsidR="00FC4AB9">
              <w:rPr>
                <w:noProof/>
                <w:webHidden/>
              </w:rPr>
              <w:fldChar w:fldCharType="separate"/>
            </w:r>
            <w:r w:rsidR="00FC4AB9">
              <w:rPr>
                <w:noProof/>
                <w:webHidden/>
              </w:rPr>
              <w:t>13</w:t>
            </w:r>
            <w:r w:rsidR="00FC4AB9">
              <w:rPr>
                <w:noProof/>
                <w:webHidden/>
              </w:rPr>
              <w:fldChar w:fldCharType="end"/>
            </w:r>
          </w:hyperlink>
        </w:p>
        <w:p w14:paraId="634E5ED0" w14:textId="217445E6" w:rsidR="00FC4AB9" w:rsidRDefault="00CD4E40">
          <w:pPr>
            <w:pStyle w:val="TDC3"/>
            <w:tabs>
              <w:tab w:val="left" w:pos="1760"/>
              <w:tab w:val="right" w:leader="dot" w:pos="8494"/>
            </w:tabs>
            <w:rPr>
              <w:rFonts w:eastAsiaTheme="minorEastAsia"/>
              <w:noProof/>
              <w:sz w:val="22"/>
              <w:lang w:eastAsia="es-ES"/>
            </w:rPr>
          </w:pPr>
          <w:hyperlink w:anchor="_Toc68348291" w:history="1">
            <w:r w:rsidR="00FC4AB9" w:rsidRPr="00D92AFE">
              <w:rPr>
                <w:rStyle w:val="Hipervnculo"/>
                <w:rFonts w:ascii="LM Roman 12" w:hAnsi="LM Roman 12"/>
                <w:noProof/>
              </w:rPr>
              <w:t>5.2.1.</w:t>
            </w:r>
            <w:r w:rsidR="00FC4AB9">
              <w:rPr>
                <w:rFonts w:eastAsiaTheme="minorEastAsia"/>
                <w:noProof/>
                <w:sz w:val="22"/>
                <w:lang w:eastAsia="es-ES"/>
              </w:rPr>
              <w:tab/>
            </w:r>
            <w:r w:rsidR="00FC4AB9" w:rsidRPr="00D92AFE">
              <w:rPr>
                <w:rStyle w:val="Hipervnculo"/>
                <w:noProof/>
              </w:rPr>
              <w:t>Ficheros CSV</w:t>
            </w:r>
            <w:r w:rsidR="00FC4AB9">
              <w:rPr>
                <w:noProof/>
                <w:webHidden/>
              </w:rPr>
              <w:tab/>
            </w:r>
            <w:r w:rsidR="00FC4AB9">
              <w:rPr>
                <w:noProof/>
                <w:webHidden/>
              </w:rPr>
              <w:fldChar w:fldCharType="begin"/>
            </w:r>
            <w:r w:rsidR="00FC4AB9">
              <w:rPr>
                <w:noProof/>
                <w:webHidden/>
              </w:rPr>
              <w:instrText xml:space="preserve"> PAGEREF _Toc68348291 \h </w:instrText>
            </w:r>
            <w:r w:rsidR="00FC4AB9">
              <w:rPr>
                <w:noProof/>
                <w:webHidden/>
              </w:rPr>
            </w:r>
            <w:r w:rsidR="00FC4AB9">
              <w:rPr>
                <w:noProof/>
                <w:webHidden/>
              </w:rPr>
              <w:fldChar w:fldCharType="separate"/>
            </w:r>
            <w:r w:rsidR="00FC4AB9">
              <w:rPr>
                <w:noProof/>
                <w:webHidden/>
              </w:rPr>
              <w:t>13</w:t>
            </w:r>
            <w:r w:rsidR="00FC4AB9">
              <w:rPr>
                <w:noProof/>
                <w:webHidden/>
              </w:rPr>
              <w:fldChar w:fldCharType="end"/>
            </w:r>
          </w:hyperlink>
        </w:p>
        <w:p w14:paraId="50982B07" w14:textId="773FC24F" w:rsidR="00FC4AB9" w:rsidRDefault="00CD4E40">
          <w:pPr>
            <w:pStyle w:val="TDC3"/>
            <w:tabs>
              <w:tab w:val="left" w:pos="1760"/>
              <w:tab w:val="right" w:leader="dot" w:pos="8494"/>
            </w:tabs>
            <w:rPr>
              <w:rFonts w:eastAsiaTheme="minorEastAsia"/>
              <w:noProof/>
              <w:sz w:val="22"/>
              <w:lang w:eastAsia="es-ES"/>
            </w:rPr>
          </w:pPr>
          <w:hyperlink w:anchor="_Toc68348292" w:history="1">
            <w:r w:rsidR="00FC4AB9" w:rsidRPr="00D92AFE">
              <w:rPr>
                <w:rStyle w:val="Hipervnculo"/>
                <w:rFonts w:ascii="LM Roman 12" w:hAnsi="LM Roman 12"/>
                <w:noProof/>
              </w:rPr>
              <w:t>5.2.2.</w:t>
            </w:r>
            <w:r w:rsidR="00FC4AB9">
              <w:rPr>
                <w:rFonts w:eastAsiaTheme="minorEastAsia"/>
                <w:noProof/>
                <w:sz w:val="22"/>
                <w:lang w:eastAsia="es-ES"/>
              </w:rPr>
              <w:tab/>
            </w:r>
            <w:r w:rsidR="00FC4AB9" w:rsidRPr="00D92AFE">
              <w:rPr>
                <w:rStyle w:val="Hipervnculo"/>
                <w:noProof/>
              </w:rPr>
              <w:t>Ficheros Excel</w:t>
            </w:r>
            <w:r w:rsidR="00FC4AB9">
              <w:rPr>
                <w:noProof/>
                <w:webHidden/>
              </w:rPr>
              <w:tab/>
            </w:r>
            <w:r w:rsidR="00FC4AB9">
              <w:rPr>
                <w:noProof/>
                <w:webHidden/>
              </w:rPr>
              <w:fldChar w:fldCharType="begin"/>
            </w:r>
            <w:r w:rsidR="00FC4AB9">
              <w:rPr>
                <w:noProof/>
                <w:webHidden/>
              </w:rPr>
              <w:instrText xml:space="preserve"> PAGEREF _Toc68348292 \h </w:instrText>
            </w:r>
            <w:r w:rsidR="00FC4AB9">
              <w:rPr>
                <w:noProof/>
                <w:webHidden/>
              </w:rPr>
            </w:r>
            <w:r w:rsidR="00FC4AB9">
              <w:rPr>
                <w:noProof/>
                <w:webHidden/>
              </w:rPr>
              <w:fldChar w:fldCharType="separate"/>
            </w:r>
            <w:r w:rsidR="00FC4AB9">
              <w:rPr>
                <w:noProof/>
                <w:webHidden/>
              </w:rPr>
              <w:t>15</w:t>
            </w:r>
            <w:r w:rsidR="00FC4AB9">
              <w:rPr>
                <w:noProof/>
                <w:webHidden/>
              </w:rPr>
              <w:fldChar w:fldCharType="end"/>
            </w:r>
          </w:hyperlink>
        </w:p>
        <w:p w14:paraId="78B780BC" w14:textId="4B98D828" w:rsidR="00FC4AB9" w:rsidRDefault="00CD4E40">
          <w:pPr>
            <w:pStyle w:val="TDC3"/>
            <w:tabs>
              <w:tab w:val="left" w:pos="1760"/>
              <w:tab w:val="right" w:leader="dot" w:pos="8494"/>
            </w:tabs>
            <w:rPr>
              <w:rFonts w:eastAsiaTheme="minorEastAsia"/>
              <w:noProof/>
              <w:sz w:val="22"/>
              <w:lang w:eastAsia="es-ES"/>
            </w:rPr>
          </w:pPr>
          <w:hyperlink w:anchor="_Toc68348293" w:history="1">
            <w:r w:rsidR="00FC4AB9" w:rsidRPr="00D92AFE">
              <w:rPr>
                <w:rStyle w:val="Hipervnculo"/>
                <w:rFonts w:ascii="LM Roman 12" w:hAnsi="LM Roman 12"/>
                <w:noProof/>
              </w:rPr>
              <w:t>5.2.3.</w:t>
            </w:r>
            <w:r w:rsidR="00FC4AB9">
              <w:rPr>
                <w:rFonts w:eastAsiaTheme="minorEastAsia"/>
                <w:noProof/>
                <w:sz w:val="22"/>
                <w:lang w:eastAsia="es-ES"/>
              </w:rPr>
              <w:tab/>
            </w:r>
            <w:r w:rsidR="00FC4AB9" w:rsidRPr="00D92AFE">
              <w:rPr>
                <w:rStyle w:val="Hipervnculo"/>
                <w:noProof/>
              </w:rPr>
              <w:t>Ficheros XML</w:t>
            </w:r>
            <w:r w:rsidR="00FC4AB9">
              <w:rPr>
                <w:noProof/>
                <w:webHidden/>
              </w:rPr>
              <w:tab/>
            </w:r>
            <w:r w:rsidR="00FC4AB9">
              <w:rPr>
                <w:noProof/>
                <w:webHidden/>
              </w:rPr>
              <w:fldChar w:fldCharType="begin"/>
            </w:r>
            <w:r w:rsidR="00FC4AB9">
              <w:rPr>
                <w:noProof/>
                <w:webHidden/>
              </w:rPr>
              <w:instrText xml:space="preserve"> PAGEREF _Toc68348293 \h </w:instrText>
            </w:r>
            <w:r w:rsidR="00FC4AB9">
              <w:rPr>
                <w:noProof/>
                <w:webHidden/>
              </w:rPr>
            </w:r>
            <w:r w:rsidR="00FC4AB9">
              <w:rPr>
                <w:noProof/>
                <w:webHidden/>
              </w:rPr>
              <w:fldChar w:fldCharType="separate"/>
            </w:r>
            <w:r w:rsidR="00FC4AB9">
              <w:rPr>
                <w:noProof/>
                <w:webHidden/>
              </w:rPr>
              <w:t>16</w:t>
            </w:r>
            <w:r w:rsidR="00FC4AB9">
              <w:rPr>
                <w:noProof/>
                <w:webHidden/>
              </w:rPr>
              <w:fldChar w:fldCharType="end"/>
            </w:r>
          </w:hyperlink>
        </w:p>
        <w:p w14:paraId="32D29A4B" w14:textId="47EC0819" w:rsidR="00FC4AB9" w:rsidRDefault="00CD4E40">
          <w:pPr>
            <w:pStyle w:val="TDC3"/>
            <w:tabs>
              <w:tab w:val="left" w:pos="1760"/>
              <w:tab w:val="right" w:leader="dot" w:pos="8494"/>
            </w:tabs>
            <w:rPr>
              <w:rFonts w:eastAsiaTheme="minorEastAsia"/>
              <w:noProof/>
              <w:sz w:val="22"/>
              <w:lang w:eastAsia="es-ES"/>
            </w:rPr>
          </w:pPr>
          <w:hyperlink w:anchor="_Toc68348294" w:history="1">
            <w:r w:rsidR="00FC4AB9" w:rsidRPr="00D92AFE">
              <w:rPr>
                <w:rStyle w:val="Hipervnculo"/>
                <w:rFonts w:ascii="LM Roman 12" w:hAnsi="LM Roman 12"/>
                <w:noProof/>
              </w:rPr>
              <w:t>5.2.4.</w:t>
            </w:r>
            <w:r w:rsidR="00FC4AB9">
              <w:rPr>
                <w:rFonts w:eastAsiaTheme="minorEastAsia"/>
                <w:noProof/>
                <w:sz w:val="22"/>
                <w:lang w:eastAsia="es-ES"/>
              </w:rPr>
              <w:tab/>
            </w:r>
            <w:r w:rsidR="00FC4AB9" w:rsidRPr="00D92AFE">
              <w:rPr>
                <w:rStyle w:val="Hipervnculo"/>
                <w:noProof/>
              </w:rPr>
              <w:t>Estimación de la volumetría</w:t>
            </w:r>
            <w:r w:rsidR="00FC4AB9">
              <w:rPr>
                <w:noProof/>
                <w:webHidden/>
              </w:rPr>
              <w:tab/>
            </w:r>
            <w:r w:rsidR="00FC4AB9">
              <w:rPr>
                <w:noProof/>
                <w:webHidden/>
              </w:rPr>
              <w:fldChar w:fldCharType="begin"/>
            </w:r>
            <w:r w:rsidR="00FC4AB9">
              <w:rPr>
                <w:noProof/>
                <w:webHidden/>
              </w:rPr>
              <w:instrText xml:space="preserve"> PAGEREF _Toc68348294 \h </w:instrText>
            </w:r>
            <w:r w:rsidR="00FC4AB9">
              <w:rPr>
                <w:noProof/>
                <w:webHidden/>
              </w:rPr>
            </w:r>
            <w:r w:rsidR="00FC4AB9">
              <w:rPr>
                <w:noProof/>
                <w:webHidden/>
              </w:rPr>
              <w:fldChar w:fldCharType="separate"/>
            </w:r>
            <w:r w:rsidR="00FC4AB9">
              <w:rPr>
                <w:noProof/>
                <w:webHidden/>
              </w:rPr>
              <w:t>17</w:t>
            </w:r>
            <w:r w:rsidR="00FC4AB9">
              <w:rPr>
                <w:noProof/>
                <w:webHidden/>
              </w:rPr>
              <w:fldChar w:fldCharType="end"/>
            </w:r>
          </w:hyperlink>
        </w:p>
        <w:p w14:paraId="5475FB99" w14:textId="29949C8A" w:rsidR="00FC4AB9" w:rsidRDefault="00CD4E40">
          <w:pPr>
            <w:pStyle w:val="TDC2"/>
            <w:tabs>
              <w:tab w:val="left" w:pos="1320"/>
            </w:tabs>
            <w:rPr>
              <w:rFonts w:eastAsiaTheme="minorEastAsia"/>
              <w:noProof/>
              <w:sz w:val="22"/>
              <w:lang w:eastAsia="es-ES"/>
            </w:rPr>
          </w:pPr>
          <w:hyperlink w:anchor="_Toc68348295" w:history="1">
            <w:r w:rsidR="00FC4AB9" w:rsidRPr="00D92AFE">
              <w:rPr>
                <w:rStyle w:val="Hipervnculo"/>
                <w:rFonts w:ascii="LM Roman 12" w:hAnsi="LM Roman 12"/>
                <w:noProof/>
              </w:rPr>
              <w:t>5.3.</w:t>
            </w:r>
            <w:r w:rsidR="00FC4AB9">
              <w:rPr>
                <w:rFonts w:eastAsiaTheme="minorEastAsia"/>
                <w:noProof/>
                <w:sz w:val="22"/>
                <w:lang w:eastAsia="es-ES"/>
              </w:rPr>
              <w:tab/>
            </w:r>
            <w:r w:rsidR="00FC4AB9" w:rsidRPr="00D92AFE">
              <w:rPr>
                <w:rStyle w:val="Hipervnculo"/>
                <w:noProof/>
              </w:rPr>
              <w:t>Análisis funcional</w:t>
            </w:r>
            <w:r w:rsidR="00FC4AB9">
              <w:rPr>
                <w:noProof/>
                <w:webHidden/>
              </w:rPr>
              <w:tab/>
            </w:r>
            <w:r w:rsidR="00FC4AB9">
              <w:rPr>
                <w:noProof/>
                <w:webHidden/>
              </w:rPr>
              <w:fldChar w:fldCharType="begin"/>
            </w:r>
            <w:r w:rsidR="00FC4AB9">
              <w:rPr>
                <w:noProof/>
                <w:webHidden/>
              </w:rPr>
              <w:instrText xml:space="preserve"> PAGEREF _Toc68348295 \h </w:instrText>
            </w:r>
            <w:r w:rsidR="00FC4AB9">
              <w:rPr>
                <w:noProof/>
                <w:webHidden/>
              </w:rPr>
            </w:r>
            <w:r w:rsidR="00FC4AB9">
              <w:rPr>
                <w:noProof/>
                <w:webHidden/>
              </w:rPr>
              <w:fldChar w:fldCharType="separate"/>
            </w:r>
            <w:r w:rsidR="00FC4AB9">
              <w:rPr>
                <w:noProof/>
                <w:webHidden/>
              </w:rPr>
              <w:t>18</w:t>
            </w:r>
            <w:r w:rsidR="00FC4AB9">
              <w:rPr>
                <w:noProof/>
                <w:webHidden/>
              </w:rPr>
              <w:fldChar w:fldCharType="end"/>
            </w:r>
          </w:hyperlink>
        </w:p>
        <w:p w14:paraId="4D41F9F1" w14:textId="0223F379" w:rsidR="00FC4AB9" w:rsidRDefault="00CD4E40">
          <w:pPr>
            <w:pStyle w:val="TDC1"/>
            <w:tabs>
              <w:tab w:val="left" w:pos="880"/>
              <w:tab w:val="right" w:leader="dot" w:pos="8494"/>
            </w:tabs>
            <w:rPr>
              <w:rFonts w:eastAsiaTheme="minorEastAsia"/>
              <w:noProof/>
              <w:sz w:val="22"/>
              <w:lang w:eastAsia="es-ES"/>
            </w:rPr>
          </w:pPr>
          <w:hyperlink w:anchor="_Toc68348296" w:history="1">
            <w:r w:rsidR="00FC4AB9" w:rsidRPr="00D92AFE">
              <w:rPr>
                <w:rStyle w:val="Hipervnculo"/>
                <w:rFonts w:ascii="LM Roman 12" w:hAnsi="LM Roman 12"/>
                <w:noProof/>
              </w:rPr>
              <w:t>6.</w:t>
            </w:r>
            <w:r w:rsidR="00FC4AB9">
              <w:rPr>
                <w:rFonts w:eastAsiaTheme="minorEastAsia"/>
                <w:noProof/>
                <w:sz w:val="22"/>
                <w:lang w:eastAsia="es-ES"/>
              </w:rPr>
              <w:tab/>
            </w:r>
            <w:r w:rsidR="00FC4AB9" w:rsidRPr="00D92AFE">
              <w:rPr>
                <w:rStyle w:val="Hipervnculo"/>
                <w:noProof/>
              </w:rPr>
              <w:t>Bibliografía</w:t>
            </w:r>
            <w:r w:rsidR="00FC4AB9">
              <w:rPr>
                <w:noProof/>
                <w:webHidden/>
              </w:rPr>
              <w:tab/>
            </w:r>
            <w:r w:rsidR="00FC4AB9">
              <w:rPr>
                <w:noProof/>
                <w:webHidden/>
              </w:rPr>
              <w:fldChar w:fldCharType="begin"/>
            </w:r>
            <w:r w:rsidR="00FC4AB9">
              <w:rPr>
                <w:noProof/>
                <w:webHidden/>
              </w:rPr>
              <w:instrText xml:space="preserve"> PAGEREF _Toc68348296 \h </w:instrText>
            </w:r>
            <w:r w:rsidR="00FC4AB9">
              <w:rPr>
                <w:noProof/>
                <w:webHidden/>
              </w:rPr>
            </w:r>
            <w:r w:rsidR="00FC4AB9">
              <w:rPr>
                <w:noProof/>
                <w:webHidden/>
              </w:rPr>
              <w:fldChar w:fldCharType="separate"/>
            </w:r>
            <w:r w:rsidR="00FC4AB9">
              <w:rPr>
                <w:noProof/>
                <w:webHidden/>
              </w:rPr>
              <w:t>19</w:t>
            </w:r>
            <w:r w:rsidR="00FC4AB9">
              <w:rPr>
                <w:noProof/>
                <w:webHidden/>
              </w:rPr>
              <w:fldChar w:fldCharType="end"/>
            </w:r>
          </w:hyperlink>
        </w:p>
        <w:p w14:paraId="550F631B" w14:textId="771E78D3"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348282"/>
            <w:r>
              <w:t>Índice de tablas</w:t>
            </w:r>
            <w:bookmarkEnd w:id="2"/>
          </w:p>
        </w:tc>
      </w:tr>
    </w:tbl>
    <w:p w14:paraId="56E0A8A3" w14:textId="77777777" w:rsidR="003B7C54" w:rsidRDefault="003B7C54">
      <w:pPr>
        <w:spacing w:before="0" w:after="160"/>
        <w:ind w:firstLine="0"/>
        <w:jc w:val="left"/>
      </w:pPr>
    </w:p>
    <w:p w14:paraId="01A38582" w14:textId="32640FB8" w:rsidR="00600BF7"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348334" w:history="1">
        <w:r w:rsidR="00600BF7" w:rsidRPr="00AC649E">
          <w:rPr>
            <w:rStyle w:val="Hipervnculo"/>
            <w:noProof/>
          </w:rPr>
          <w:t>Tabla 1 - Fuentes de datos.</w:t>
        </w:r>
        <w:r w:rsidR="00600BF7">
          <w:rPr>
            <w:noProof/>
            <w:webHidden/>
          </w:rPr>
          <w:tab/>
        </w:r>
        <w:r w:rsidR="00600BF7">
          <w:rPr>
            <w:noProof/>
            <w:webHidden/>
          </w:rPr>
          <w:fldChar w:fldCharType="begin"/>
        </w:r>
        <w:r w:rsidR="00600BF7">
          <w:rPr>
            <w:noProof/>
            <w:webHidden/>
          </w:rPr>
          <w:instrText xml:space="preserve"> PAGEREF _Toc68348334 \h </w:instrText>
        </w:r>
        <w:r w:rsidR="00600BF7">
          <w:rPr>
            <w:noProof/>
            <w:webHidden/>
          </w:rPr>
        </w:r>
        <w:r w:rsidR="00600BF7">
          <w:rPr>
            <w:noProof/>
            <w:webHidden/>
          </w:rPr>
          <w:fldChar w:fldCharType="separate"/>
        </w:r>
        <w:r w:rsidR="00600BF7">
          <w:rPr>
            <w:noProof/>
            <w:webHidden/>
          </w:rPr>
          <w:t>11</w:t>
        </w:r>
        <w:r w:rsidR="00600BF7">
          <w:rPr>
            <w:noProof/>
            <w:webHidden/>
          </w:rPr>
          <w:fldChar w:fldCharType="end"/>
        </w:r>
      </w:hyperlink>
    </w:p>
    <w:p w14:paraId="79458F95" w14:textId="33EFC1C5" w:rsidR="00600BF7" w:rsidRDefault="00CD4E40">
      <w:pPr>
        <w:pStyle w:val="Tabladeilustraciones"/>
        <w:tabs>
          <w:tab w:val="right" w:leader="dot" w:pos="8494"/>
        </w:tabs>
        <w:rPr>
          <w:rFonts w:eastAsiaTheme="minorEastAsia"/>
          <w:noProof/>
          <w:sz w:val="22"/>
          <w:lang w:eastAsia="es-ES"/>
        </w:rPr>
      </w:pPr>
      <w:hyperlink w:anchor="_Toc68348335" w:history="1">
        <w:r w:rsidR="00600BF7" w:rsidRPr="00AC649E">
          <w:rPr>
            <w:rStyle w:val="Hipervnculo"/>
            <w:noProof/>
          </w:rPr>
          <w:t>Tabla 2 - Campos del fichero 35167bsc.csv</w:t>
        </w:r>
        <w:r w:rsidR="00600BF7">
          <w:rPr>
            <w:noProof/>
            <w:webHidden/>
          </w:rPr>
          <w:tab/>
        </w:r>
        <w:r w:rsidR="00600BF7">
          <w:rPr>
            <w:noProof/>
            <w:webHidden/>
          </w:rPr>
          <w:fldChar w:fldCharType="begin"/>
        </w:r>
        <w:r w:rsidR="00600BF7">
          <w:rPr>
            <w:noProof/>
            <w:webHidden/>
          </w:rPr>
          <w:instrText xml:space="preserve"> PAGEREF _Toc68348335 \h </w:instrText>
        </w:r>
        <w:r w:rsidR="00600BF7">
          <w:rPr>
            <w:noProof/>
            <w:webHidden/>
          </w:rPr>
        </w:r>
        <w:r w:rsidR="00600BF7">
          <w:rPr>
            <w:noProof/>
            <w:webHidden/>
          </w:rPr>
          <w:fldChar w:fldCharType="separate"/>
        </w:r>
        <w:r w:rsidR="00600BF7">
          <w:rPr>
            <w:noProof/>
            <w:webHidden/>
          </w:rPr>
          <w:t>14</w:t>
        </w:r>
        <w:r w:rsidR="00600BF7">
          <w:rPr>
            <w:noProof/>
            <w:webHidden/>
          </w:rPr>
          <w:fldChar w:fldCharType="end"/>
        </w:r>
      </w:hyperlink>
    </w:p>
    <w:p w14:paraId="7CA252A5" w14:textId="6F295923" w:rsidR="00600BF7" w:rsidRDefault="00CD4E40">
      <w:pPr>
        <w:pStyle w:val="Tabladeilustraciones"/>
        <w:tabs>
          <w:tab w:val="right" w:leader="dot" w:pos="8494"/>
        </w:tabs>
        <w:rPr>
          <w:rFonts w:eastAsiaTheme="minorEastAsia"/>
          <w:noProof/>
          <w:sz w:val="22"/>
          <w:lang w:eastAsia="es-ES"/>
        </w:rPr>
      </w:pPr>
      <w:hyperlink w:anchor="_Toc68348336" w:history="1">
        <w:r w:rsidR="00600BF7" w:rsidRPr="00AC649E">
          <w:rPr>
            <w:rStyle w:val="Hipervnculo"/>
            <w:noProof/>
          </w:rPr>
          <w:t>Tabla 3 - Campos del fichero poblacion_9687bsc.csv</w:t>
        </w:r>
        <w:r w:rsidR="00600BF7">
          <w:rPr>
            <w:noProof/>
            <w:webHidden/>
          </w:rPr>
          <w:tab/>
        </w:r>
        <w:r w:rsidR="00600BF7">
          <w:rPr>
            <w:noProof/>
            <w:webHidden/>
          </w:rPr>
          <w:fldChar w:fldCharType="begin"/>
        </w:r>
        <w:r w:rsidR="00600BF7">
          <w:rPr>
            <w:noProof/>
            <w:webHidden/>
          </w:rPr>
          <w:instrText xml:space="preserve"> PAGEREF _Toc68348336 \h </w:instrText>
        </w:r>
        <w:r w:rsidR="00600BF7">
          <w:rPr>
            <w:noProof/>
            <w:webHidden/>
          </w:rPr>
        </w:r>
        <w:r w:rsidR="00600BF7">
          <w:rPr>
            <w:noProof/>
            <w:webHidden/>
          </w:rPr>
          <w:fldChar w:fldCharType="separate"/>
        </w:r>
        <w:r w:rsidR="00600BF7">
          <w:rPr>
            <w:noProof/>
            <w:webHidden/>
          </w:rPr>
          <w:t>14</w:t>
        </w:r>
        <w:r w:rsidR="00600BF7">
          <w:rPr>
            <w:noProof/>
            <w:webHidden/>
          </w:rPr>
          <w:fldChar w:fldCharType="end"/>
        </w:r>
      </w:hyperlink>
    </w:p>
    <w:p w14:paraId="7A49718F" w14:textId="0E41FA2A" w:rsidR="00600BF7" w:rsidRDefault="00CD4E40">
      <w:pPr>
        <w:pStyle w:val="Tabladeilustraciones"/>
        <w:tabs>
          <w:tab w:val="right" w:leader="dot" w:pos="8494"/>
        </w:tabs>
        <w:rPr>
          <w:rFonts w:eastAsiaTheme="minorEastAsia"/>
          <w:noProof/>
          <w:sz w:val="22"/>
          <w:lang w:eastAsia="es-ES"/>
        </w:rPr>
      </w:pPr>
      <w:hyperlink w:anchor="_Toc68348337" w:history="1">
        <w:r w:rsidR="00600BF7" w:rsidRPr="00AC649E">
          <w:rPr>
            <w:rStyle w:val="Hipervnculo"/>
            <w:noProof/>
          </w:rPr>
          <w:t>Tabla 4 - Campos del fichero ACUMULADO-DENUNCIAS-INFRACCIONES.xlsx</w:t>
        </w:r>
        <w:r w:rsidR="00600BF7">
          <w:rPr>
            <w:noProof/>
            <w:webHidden/>
          </w:rPr>
          <w:tab/>
        </w:r>
        <w:r w:rsidR="00600BF7">
          <w:rPr>
            <w:noProof/>
            <w:webHidden/>
          </w:rPr>
          <w:fldChar w:fldCharType="begin"/>
        </w:r>
        <w:r w:rsidR="00600BF7">
          <w:rPr>
            <w:noProof/>
            <w:webHidden/>
          </w:rPr>
          <w:instrText xml:space="preserve"> PAGEREF _Toc68348337 \h </w:instrText>
        </w:r>
        <w:r w:rsidR="00600BF7">
          <w:rPr>
            <w:noProof/>
            <w:webHidden/>
          </w:rPr>
        </w:r>
        <w:r w:rsidR="00600BF7">
          <w:rPr>
            <w:noProof/>
            <w:webHidden/>
          </w:rPr>
          <w:fldChar w:fldCharType="separate"/>
        </w:r>
        <w:r w:rsidR="00600BF7">
          <w:rPr>
            <w:noProof/>
            <w:webHidden/>
          </w:rPr>
          <w:t>15</w:t>
        </w:r>
        <w:r w:rsidR="00600BF7">
          <w:rPr>
            <w:noProof/>
            <w:webHidden/>
          </w:rPr>
          <w:fldChar w:fldCharType="end"/>
        </w:r>
      </w:hyperlink>
    </w:p>
    <w:p w14:paraId="6E967142" w14:textId="37BDDE0E" w:rsidR="00600BF7" w:rsidRDefault="00CD4E40" w:rsidP="002B2FA0">
      <w:pPr>
        <w:pStyle w:val="Tabladeilustraciones"/>
        <w:tabs>
          <w:tab w:val="right" w:leader="dot" w:pos="8494"/>
        </w:tabs>
        <w:ind w:left="397" w:firstLine="0"/>
        <w:rPr>
          <w:rFonts w:eastAsiaTheme="minorEastAsia"/>
          <w:noProof/>
          <w:sz w:val="22"/>
          <w:lang w:eastAsia="es-ES"/>
        </w:rPr>
      </w:pPr>
      <w:hyperlink w:anchor="_Toc68348338" w:history="1">
        <w:r w:rsidR="00600BF7" w:rsidRPr="00AC649E">
          <w:rPr>
            <w:rStyle w:val="Hipervnculo"/>
            <w:noProof/>
          </w:rPr>
          <w:t>Tabla 5 - Campos del fichero statistic_id1104235_covid-19_-poblacion-que-evitaba-las-aglomeraciones-segun-edad-en-espana-2020.xlsx</w:t>
        </w:r>
        <w:r w:rsidR="00600BF7">
          <w:rPr>
            <w:noProof/>
            <w:webHidden/>
          </w:rPr>
          <w:tab/>
        </w:r>
        <w:r w:rsidR="00600BF7">
          <w:rPr>
            <w:noProof/>
            <w:webHidden/>
          </w:rPr>
          <w:fldChar w:fldCharType="begin"/>
        </w:r>
        <w:r w:rsidR="00600BF7">
          <w:rPr>
            <w:noProof/>
            <w:webHidden/>
          </w:rPr>
          <w:instrText xml:space="preserve"> PAGEREF _Toc68348338 \h </w:instrText>
        </w:r>
        <w:r w:rsidR="00600BF7">
          <w:rPr>
            <w:noProof/>
            <w:webHidden/>
          </w:rPr>
        </w:r>
        <w:r w:rsidR="00600BF7">
          <w:rPr>
            <w:noProof/>
            <w:webHidden/>
          </w:rPr>
          <w:fldChar w:fldCharType="separate"/>
        </w:r>
        <w:r w:rsidR="00600BF7">
          <w:rPr>
            <w:noProof/>
            <w:webHidden/>
          </w:rPr>
          <w:t>16</w:t>
        </w:r>
        <w:r w:rsidR="00600BF7">
          <w:rPr>
            <w:noProof/>
            <w:webHidden/>
          </w:rPr>
          <w:fldChar w:fldCharType="end"/>
        </w:r>
      </w:hyperlink>
    </w:p>
    <w:p w14:paraId="1C83E9FD" w14:textId="33E22122" w:rsidR="00600BF7" w:rsidRDefault="00CD4E40">
      <w:pPr>
        <w:pStyle w:val="Tabladeilustraciones"/>
        <w:tabs>
          <w:tab w:val="right" w:leader="dot" w:pos="8494"/>
        </w:tabs>
        <w:rPr>
          <w:rFonts w:eastAsiaTheme="minorEastAsia"/>
          <w:noProof/>
          <w:sz w:val="22"/>
          <w:lang w:eastAsia="es-ES"/>
        </w:rPr>
      </w:pPr>
      <w:hyperlink w:anchor="_Toc68348339" w:history="1">
        <w:r w:rsidR="00600BF7" w:rsidRPr="00AC649E">
          <w:rPr>
            <w:rStyle w:val="Hipervnculo"/>
            <w:noProof/>
          </w:rPr>
          <w:t>Tabla 6 - Campos del fichero rows.xml</w:t>
        </w:r>
        <w:r w:rsidR="00600BF7">
          <w:rPr>
            <w:noProof/>
            <w:webHidden/>
          </w:rPr>
          <w:tab/>
        </w:r>
        <w:r w:rsidR="00600BF7">
          <w:rPr>
            <w:noProof/>
            <w:webHidden/>
          </w:rPr>
          <w:fldChar w:fldCharType="begin"/>
        </w:r>
        <w:r w:rsidR="00600BF7">
          <w:rPr>
            <w:noProof/>
            <w:webHidden/>
          </w:rPr>
          <w:instrText xml:space="preserve"> PAGEREF _Toc68348339 \h </w:instrText>
        </w:r>
        <w:r w:rsidR="00600BF7">
          <w:rPr>
            <w:noProof/>
            <w:webHidden/>
          </w:rPr>
        </w:r>
        <w:r w:rsidR="00600BF7">
          <w:rPr>
            <w:noProof/>
            <w:webHidden/>
          </w:rPr>
          <w:fldChar w:fldCharType="separate"/>
        </w:r>
        <w:r w:rsidR="00600BF7">
          <w:rPr>
            <w:noProof/>
            <w:webHidden/>
          </w:rPr>
          <w:t>17</w:t>
        </w:r>
        <w:r w:rsidR="00600BF7">
          <w:rPr>
            <w:noProof/>
            <w:webHidden/>
          </w:rPr>
          <w:fldChar w:fldCharType="end"/>
        </w:r>
      </w:hyperlink>
    </w:p>
    <w:p w14:paraId="0BB44FE0" w14:textId="4398437D" w:rsidR="00600BF7" w:rsidRDefault="00CD4E40">
      <w:pPr>
        <w:pStyle w:val="Tabladeilustraciones"/>
        <w:tabs>
          <w:tab w:val="right" w:leader="dot" w:pos="8494"/>
        </w:tabs>
        <w:rPr>
          <w:rFonts w:eastAsiaTheme="minorEastAsia"/>
          <w:noProof/>
          <w:sz w:val="22"/>
          <w:lang w:eastAsia="es-ES"/>
        </w:rPr>
      </w:pPr>
      <w:hyperlink w:anchor="_Toc68348340" w:history="1">
        <w:r w:rsidR="00600BF7" w:rsidRPr="00AC649E">
          <w:rPr>
            <w:rStyle w:val="Hipervnculo"/>
            <w:noProof/>
          </w:rPr>
          <w:t>Tabla 7 - Volumetría de los datos.</w:t>
        </w:r>
        <w:r w:rsidR="00600BF7">
          <w:rPr>
            <w:noProof/>
            <w:webHidden/>
          </w:rPr>
          <w:tab/>
        </w:r>
        <w:r w:rsidR="00600BF7">
          <w:rPr>
            <w:noProof/>
            <w:webHidden/>
          </w:rPr>
          <w:fldChar w:fldCharType="begin"/>
        </w:r>
        <w:r w:rsidR="00600BF7">
          <w:rPr>
            <w:noProof/>
            <w:webHidden/>
          </w:rPr>
          <w:instrText xml:space="preserve"> PAGEREF _Toc68348340 \h </w:instrText>
        </w:r>
        <w:r w:rsidR="00600BF7">
          <w:rPr>
            <w:noProof/>
            <w:webHidden/>
          </w:rPr>
        </w:r>
        <w:r w:rsidR="00600BF7">
          <w:rPr>
            <w:noProof/>
            <w:webHidden/>
          </w:rPr>
          <w:fldChar w:fldCharType="separate"/>
        </w:r>
        <w:r w:rsidR="00600BF7">
          <w:rPr>
            <w:noProof/>
            <w:webHidden/>
          </w:rPr>
          <w:t>18</w:t>
        </w:r>
        <w:r w:rsidR="00600BF7">
          <w:rPr>
            <w:noProof/>
            <w:webHidden/>
          </w:rPr>
          <w:fldChar w:fldCharType="end"/>
        </w:r>
      </w:hyperlink>
    </w:p>
    <w:p w14:paraId="6CC5E447" w14:textId="1F690A5C"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348283"/>
            <w:r w:rsidRPr="00114B07">
              <w:t xml:space="preserve">Índice de </w:t>
            </w:r>
            <w:r>
              <w:t>ilustraciones</w:t>
            </w:r>
            <w:bookmarkEnd w:id="3"/>
          </w:p>
        </w:tc>
      </w:tr>
    </w:tbl>
    <w:p w14:paraId="46940C59" w14:textId="77777777" w:rsidR="00077E00" w:rsidRDefault="00077E00">
      <w:pPr>
        <w:spacing w:before="0" w:after="160"/>
        <w:ind w:firstLine="0"/>
        <w:jc w:val="left"/>
      </w:pPr>
    </w:p>
    <w:p w14:paraId="7FED5B61" w14:textId="64A4EC53" w:rsidR="00D81E86" w:rsidRDefault="00CD4E40" w:rsidP="00D81E86">
      <w:fldSimple w:instr=" TOC \h \z \c &quot;Ilustración&quot; ">
        <w:r w:rsidR="00CC54FC">
          <w:rPr>
            <w:b/>
            <w:bCs/>
            <w:noProof/>
          </w:rPr>
          <w:t>No se encuentran elementos de tabla de ilustraciones.</w:t>
        </w:r>
      </w:fldSimple>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348284"/>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348285"/>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proofErr w:type="spellStart"/>
      <w:r w:rsidRPr="00E94167">
        <w:rPr>
          <w:i/>
          <w:iCs/>
        </w:rPr>
        <w:t>datasets</w:t>
      </w:r>
      <w:proofErr w:type="spellEnd"/>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348286"/>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348287"/>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w:t>
            </w:r>
            <w:proofErr w:type="spellStart"/>
            <w:r>
              <w:t>Datos_tratados</w:t>
            </w:r>
            <w:proofErr w:type="spellEnd"/>
            <w:r>
              <w:t>»)</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CD4E40"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CD4E40"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w:t>
            </w:r>
            <w:proofErr w:type="spellStart"/>
            <w:r>
              <w:t>Datos_provincias</w:t>
            </w:r>
            <w:proofErr w:type="spellEnd"/>
            <w:r>
              <w:t>”)</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6B72BC7A" w:rsidR="00361A72" w:rsidRDefault="00B10B5E" w:rsidP="00B10B5E">
      <w:pPr>
        <w:pStyle w:val="Descripcin"/>
        <w:jc w:val="center"/>
      </w:pPr>
      <w:bookmarkStart w:id="8" w:name="_Toc68348334"/>
      <w:r>
        <w:t xml:space="preserve">Tabla </w:t>
      </w:r>
      <w:fldSimple w:instr=" SEQ Tabla \* ARABIC ">
        <w:r w:rsidR="00C04C6E">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348288"/>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348289"/>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245269DC" w:rsidR="007F50B0" w:rsidRDefault="008760C8" w:rsidP="00D43039">
      <w:pPr>
        <w:pStyle w:val="Prrafodelista"/>
        <w:numPr>
          <w:ilvl w:val="0"/>
          <w:numId w:val="5"/>
        </w:numPr>
      </w:pPr>
      <w:r>
        <w:lastRenderedPageBreak/>
        <w:t>Evolución de las infracciones durante el estado de emergencia en el país vasco.</w:t>
      </w:r>
    </w:p>
    <w:p w14:paraId="08B3D4D2" w14:textId="77777777" w:rsidR="00DB6AE4" w:rsidRDefault="00DB6AE4" w:rsidP="00DB6AE4">
      <w:pPr>
        <w:pStyle w:val="Prrafodelista"/>
        <w:ind w:left="1117" w:firstLine="0"/>
      </w:pPr>
    </w:p>
    <w:p w14:paraId="5032E282" w14:textId="28AAC939" w:rsidR="00DB6AE4" w:rsidRDefault="008760C8" w:rsidP="00D43039">
      <w:pPr>
        <w:pStyle w:val="Prrafodelista"/>
        <w:numPr>
          <w:ilvl w:val="0"/>
          <w:numId w:val="5"/>
        </w:numPr>
      </w:pPr>
      <w:r>
        <w:t xml:space="preserve">Top de </w:t>
      </w:r>
      <w:r w:rsidR="0049206A">
        <w:t>las fechas</w:t>
      </w:r>
      <w:r>
        <w:t xml:space="preserve"> con más infracciones cometidas en el país vasco por provincia.</w:t>
      </w:r>
    </w:p>
    <w:p w14:paraId="1525CC1E" w14:textId="77777777" w:rsidR="00DB6AE4" w:rsidRDefault="00DB6AE4" w:rsidP="00DB6AE4">
      <w:pPr>
        <w:pStyle w:val="Prrafodelista"/>
      </w:pPr>
    </w:p>
    <w:p w14:paraId="3AF6479B" w14:textId="0F0EB587" w:rsidR="00DB6AE4" w:rsidRDefault="00DB6AE4" w:rsidP="00D43039">
      <w:pPr>
        <w:pStyle w:val="Prrafodelista"/>
        <w:numPr>
          <w:ilvl w:val="0"/>
          <w:numId w:val="5"/>
        </w:numPr>
      </w:pPr>
      <w:r>
        <w:t>Población por provincia.</w:t>
      </w:r>
    </w:p>
    <w:p w14:paraId="13AF2672" w14:textId="77777777" w:rsidR="00DB6AE4" w:rsidRDefault="00DB6AE4" w:rsidP="00DB6AE4">
      <w:pPr>
        <w:pStyle w:val="Prrafodelista"/>
      </w:pPr>
    </w:p>
    <w:p w14:paraId="4256B6C9" w14:textId="5806DADA" w:rsidR="00DB6AE4" w:rsidRDefault="00DB6AE4" w:rsidP="00D43039">
      <w:pPr>
        <w:pStyle w:val="Prrafodelista"/>
        <w:numPr>
          <w:ilvl w:val="0"/>
          <w:numId w:val="5"/>
        </w:numPr>
      </w:pPr>
      <w:r>
        <w:t>Top de provincias con más población.</w:t>
      </w:r>
    </w:p>
    <w:p w14:paraId="0E9486DA" w14:textId="77777777" w:rsidR="00DB6AE4" w:rsidRDefault="00DB6AE4" w:rsidP="00DB6AE4">
      <w:pPr>
        <w:pStyle w:val="Prrafodelista"/>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CAA9721" w:rsidR="00AF51E7" w:rsidRDefault="00AF51E7" w:rsidP="00D43039">
      <w:pPr>
        <w:pStyle w:val="Prrafodelista"/>
        <w:numPr>
          <w:ilvl w:val="0"/>
          <w:numId w:val="5"/>
        </w:numPr>
      </w:pPr>
      <w:r>
        <w:t>Fechas en las que se ha llamado más al 112 según su ámbito geográfico y tipología.</w:t>
      </w:r>
    </w:p>
    <w:p w14:paraId="4FE9336E" w14:textId="77777777" w:rsidR="00290497" w:rsidRDefault="00290497" w:rsidP="00290497">
      <w:pPr>
        <w:pStyle w:val="Prrafodelista"/>
      </w:pPr>
    </w:p>
    <w:p w14:paraId="77749E48" w14:textId="7F6BE98E" w:rsidR="00290497" w:rsidRDefault="00290497" w:rsidP="00D43039">
      <w:pPr>
        <w:pStyle w:val="Prrafodelista"/>
        <w:numPr>
          <w:ilvl w:val="0"/>
          <w:numId w:val="5"/>
        </w:numPr>
      </w:pPr>
      <w:r>
        <w:t>Evolución de</w:t>
      </w:r>
      <w:r w:rsidR="001F2A30">
        <w:t xml:space="preserve"> </w:t>
      </w:r>
      <w:r>
        <w:t>l</w:t>
      </w:r>
      <w:r w:rsidR="001F2A30">
        <w:t>a media a nivel nacional del</w:t>
      </w:r>
      <w:r>
        <w:t xml:space="preserve"> porcentaje movilidad de la población durante el estado de alarma.</w:t>
      </w:r>
    </w:p>
    <w:p w14:paraId="0C785CDA" w14:textId="77777777" w:rsidR="00290497" w:rsidRDefault="00290497" w:rsidP="00290497">
      <w:pPr>
        <w:pStyle w:val="Prrafodelista"/>
      </w:pPr>
    </w:p>
    <w:p w14:paraId="15EEFD4E" w14:textId="1DF8D8DB" w:rsidR="00290497" w:rsidRDefault="005F0E9C" w:rsidP="00D43039">
      <w:pPr>
        <w:pStyle w:val="Prrafodelista"/>
        <w:numPr>
          <w:ilvl w:val="0"/>
          <w:numId w:val="5"/>
        </w:numPr>
      </w:pPr>
      <w:r>
        <w:t>Mayor</w:t>
      </w:r>
      <w:r w:rsidR="00290497">
        <w:t xml:space="preserve"> porcentaje de movilidad de la población</w:t>
      </w:r>
      <w:r>
        <w:t xml:space="preserve"> por provincia</w:t>
      </w:r>
      <w:r w:rsidR="00290497">
        <w:t xml:space="preserve"> durante el estado de alarm</w:t>
      </w:r>
      <w:r>
        <w:t>a</w:t>
      </w:r>
      <w:r w:rsidR="00290497">
        <w:t>.</w:t>
      </w:r>
    </w:p>
    <w:p w14:paraId="27A74BFB" w14:textId="77777777" w:rsidR="00060C1E" w:rsidRDefault="00060C1E" w:rsidP="00060C1E">
      <w:pPr>
        <w:pStyle w:val="Prrafodelista"/>
      </w:pPr>
    </w:p>
    <w:p w14:paraId="6EA4142F" w14:textId="4CF130E5" w:rsidR="00060C1E" w:rsidRDefault="00060C1E" w:rsidP="00D43039">
      <w:pPr>
        <w:pStyle w:val="Prrafodelista"/>
        <w:numPr>
          <w:ilvl w:val="0"/>
          <w:numId w:val="5"/>
        </w:numPr>
      </w:pPr>
      <w:r>
        <w:t>Media del porcentaje de población a nivel nacional que evitaba aglomeraciones por edad.</w:t>
      </w:r>
    </w:p>
    <w:p w14:paraId="47893ABF" w14:textId="77777777" w:rsidR="0030444C" w:rsidRDefault="0030444C" w:rsidP="0030444C">
      <w:pPr>
        <w:pStyle w:val="Prrafodelista"/>
      </w:pPr>
    </w:p>
    <w:p w14:paraId="5BEDA96A" w14:textId="53B88788" w:rsidR="0030444C" w:rsidRDefault="0030444C" w:rsidP="00D43039">
      <w:pPr>
        <w:pStyle w:val="Prrafodelista"/>
        <w:numPr>
          <w:ilvl w:val="0"/>
          <w:numId w:val="5"/>
        </w:numPr>
      </w:pPr>
      <w:r>
        <w:t>Top provincias cuya población evitaba el mayor número de aglomeraciones por edad.</w:t>
      </w:r>
    </w:p>
    <w:p w14:paraId="15217471" w14:textId="77777777" w:rsidR="008056C0" w:rsidRDefault="008056C0" w:rsidP="008056C0">
      <w:pPr>
        <w:pStyle w:val="Prrafodelista"/>
      </w:pPr>
    </w:p>
    <w:p w14:paraId="693443FF" w14:textId="0EEDB9FA" w:rsidR="008056C0" w:rsidRDefault="008056C0" w:rsidP="008056C0">
      <w:pPr>
        <w:pStyle w:val="Ttulo2"/>
      </w:pPr>
      <w:bookmarkStart w:id="11" w:name="_Toc68348290"/>
      <w:r>
        <w:t>Análisis de fuentes de datos</w:t>
      </w:r>
      <w:bookmarkEnd w:id="11"/>
    </w:p>
    <w:p w14:paraId="5104733A" w14:textId="18F9C6DC" w:rsidR="008056C0" w:rsidRDefault="00D10657" w:rsidP="00904029">
      <w:r>
        <w:t>Respecto al análisis de fuentes de datos, tenemos como objetivo en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348291"/>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5F694101" w:rsidR="00274652" w:rsidRDefault="00274652" w:rsidP="00274652">
      <w:pPr>
        <w:pStyle w:val="Prrafodelista"/>
        <w:numPr>
          <w:ilvl w:val="0"/>
          <w:numId w:val="6"/>
        </w:numPr>
      </w:pPr>
      <w:r>
        <w:t>El separador de campos es el punto y como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lastRenderedPageBreak/>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proofErr w:type="spellStart"/>
            <w:r>
              <w:t>Number</w:t>
            </w:r>
            <w:proofErr w:type="spellEnd"/>
          </w:p>
        </w:tc>
        <w:tc>
          <w:tcPr>
            <w:tcW w:w="2832" w:type="dxa"/>
          </w:tcPr>
          <w:p w14:paraId="0FE55FFC" w14:textId="412E17B2" w:rsidR="009D67AC" w:rsidRDefault="009D67AC" w:rsidP="00156378">
            <w:pPr>
              <w:keepNext/>
              <w:ind w:firstLine="0"/>
            </w:pPr>
            <w:r>
              <w:t>15,15</w:t>
            </w:r>
          </w:p>
        </w:tc>
      </w:tr>
    </w:tbl>
    <w:p w14:paraId="0969362B" w14:textId="240B8D53" w:rsidR="009D67AC" w:rsidRDefault="00156378" w:rsidP="00156378">
      <w:pPr>
        <w:pStyle w:val="Descripcin"/>
        <w:jc w:val="center"/>
      </w:pPr>
      <w:bookmarkStart w:id="13" w:name="_Toc68348335"/>
      <w:r>
        <w:t xml:space="preserve">Tabla </w:t>
      </w:r>
      <w:fldSimple w:instr=" SEQ Tabla \* ARABIC ">
        <w:r w:rsidR="00C04C6E">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27AA167D" w:rsidR="00636B46" w:rsidRDefault="00636B46" w:rsidP="00156378">
      <w:r>
        <w:t>Por otro lado, tenemos 4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proofErr w:type="spellStart"/>
            <w:r>
              <w:t>Number</w:t>
            </w:r>
            <w:proofErr w:type="spellEnd"/>
          </w:p>
        </w:tc>
        <w:tc>
          <w:tcPr>
            <w:tcW w:w="2832" w:type="dxa"/>
          </w:tcPr>
          <w:p w14:paraId="1BC3E317" w14:textId="6C765BD9" w:rsidR="00921271" w:rsidRDefault="0019380B" w:rsidP="0019380B">
            <w:pPr>
              <w:keepNext/>
              <w:ind w:firstLine="0"/>
            </w:pPr>
            <w:r>
              <w:t>389.830</w:t>
            </w:r>
          </w:p>
        </w:tc>
      </w:tr>
    </w:tbl>
    <w:p w14:paraId="12AD2C37" w14:textId="195C6410" w:rsidR="005B2A8F" w:rsidRDefault="0019380B" w:rsidP="0019380B">
      <w:pPr>
        <w:pStyle w:val="Descripcin"/>
        <w:jc w:val="center"/>
      </w:pPr>
      <w:bookmarkStart w:id="14" w:name="_Toc68348336"/>
      <w:r>
        <w:t xml:space="preserve">Tabla </w:t>
      </w:r>
      <w:fldSimple w:instr=" SEQ Tabla \* ARABIC ">
        <w:r w:rsidR="00C04C6E">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348292"/>
      <w:r>
        <w:lastRenderedPageBreak/>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7D22A795" w:rsidR="00CA611C" w:rsidRDefault="002D5F4C" w:rsidP="004B2D29">
      <w:r>
        <w:t>Observamos que</w:t>
      </w:r>
      <w:r w:rsidR="00C054BA">
        <w:t xml:space="preserve"> hay</w:t>
      </w:r>
      <w:r>
        <w:t xml:space="preserve"> diferentes hoja, pero para el estudio </w:t>
      </w:r>
      <w:r w:rsidR="00CA2428">
        <w:t xml:space="preserve">de </w:t>
      </w:r>
      <w:r>
        <w:t>esta práctica solo vamos a tener en cuenta la hoja “</w:t>
      </w:r>
      <w:proofErr w:type="spellStart"/>
      <w:r>
        <w:t>Datos_tratado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proofErr w:type="spellStart"/>
            <w:r>
              <w:t>Number</w:t>
            </w:r>
            <w:proofErr w:type="spellEnd"/>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proofErr w:type="spellStart"/>
            <w:r>
              <w:t>Number</w:t>
            </w:r>
            <w:proofErr w:type="spellEnd"/>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proofErr w:type="spellStart"/>
            <w:r>
              <w:t>Number</w:t>
            </w:r>
            <w:proofErr w:type="spellEnd"/>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proofErr w:type="spellStart"/>
            <w:r>
              <w:t>Number</w:t>
            </w:r>
            <w:proofErr w:type="spellEnd"/>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proofErr w:type="spellStart"/>
            <w:r>
              <w:t>Number</w:t>
            </w:r>
            <w:proofErr w:type="spellEnd"/>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proofErr w:type="spellStart"/>
            <w:r>
              <w:t>Number</w:t>
            </w:r>
            <w:proofErr w:type="spellEnd"/>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proofErr w:type="spellStart"/>
            <w:r>
              <w:t>Number</w:t>
            </w:r>
            <w:proofErr w:type="spellEnd"/>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proofErr w:type="spellStart"/>
            <w:r>
              <w:t>Number</w:t>
            </w:r>
            <w:proofErr w:type="spellEnd"/>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5A135F84" w:rsidR="002D5F4C" w:rsidRDefault="00DE58E6" w:rsidP="00DE58E6">
      <w:pPr>
        <w:pStyle w:val="Descripcin"/>
        <w:jc w:val="center"/>
      </w:pPr>
      <w:bookmarkStart w:id="16" w:name="_Toc68348337"/>
      <w:r>
        <w:t xml:space="preserve">Tabla </w:t>
      </w:r>
      <w:fldSimple w:instr=" SEQ Tabla \* ARABIC ">
        <w:r w:rsidR="00C04C6E">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lastRenderedPageBreak/>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w:t>
      </w:r>
      <w:proofErr w:type="spellStart"/>
      <w:r>
        <w:t>Datos_provincias</w:t>
      </w:r>
      <w:proofErr w:type="spellEnd"/>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proofErr w:type="spellStart"/>
            <w:r>
              <w:t>Number</w:t>
            </w:r>
            <w:proofErr w:type="spellEnd"/>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proofErr w:type="spellStart"/>
            <w:r>
              <w:t>Number</w:t>
            </w:r>
            <w:proofErr w:type="spellEnd"/>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proofErr w:type="spellStart"/>
            <w:r>
              <w:t>Number</w:t>
            </w:r>
            <w:proofErr w:type="spellEnd"/>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proofErr w:type="spellStart"/>
            <w:r>
              <w:t>Number</w:t>
            </w:r>
            <w:proofErr w:type="spellEnd"/>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proofErr w:type="spellStart"/>
            <w:r>
              <w:t>Number</w:t>
            </w:r>
            <w:proofErr w:type="spellEnd"/>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proofErr w:type="spellStart"/>
            <w:r>
              <w:t>Number</w:t>
            </w:r>
            <w:proofErr w:type="spellEnd"/>
          </w:p>
        </w:tc>
        <w:tc>
          <w:tcPr>
            <w:tcW w:w="2832" w:type="dxa"/>
          </w:tcPr>
          <w:p w14:paraId="73FE60E8" w14:textId="474DB034" w:rsidR="002C0C20" w:rsidRDefault="00010E62" w:rsidP="00010E62">
            <w:pPr>
              <w:keepNext/>
              <w:ind w:firstLine="0"/>
            </w:pPr>
            <w:r>
              <w:t>51,13</w:t>
            </w:r>
          </w:p>
        </w:tc>
      </w:tr>
    </w:tbl>
    <w:p w14:paraId="790FF263" w14:textId="1830EDC3" w:rsidR="00B07B8F" w:rsidRDefault="00010E62" w:rsidP="00010E62">
      <w:pPr>
        <w:pStyle w:val="Descripcin"/>
        <w:jc w:val="center"/>
      </w:pPr>
      <w:bookmarkStart w:id="17" w:name="_Toc68348338"/>
      <w:r>
        <w:t xml:space="preserve">Tabla </w:t>
      </w:r>
      <w:fldSimple w:instr=" SEQ Tabla \* ARABIC ">
        <w:r w:rsidR="00C04C6E">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348293"/>
      <w:r>
        <w:t>Fichero</w:t>
      </w:r>
      <w:r w:rsidR="009F74DC">
        <w:t>s</w:t>
      </w:r>
      <w:r>
        <w:t xml:space="preserve"> XML</w:t>
      </w:r>
      <w:bookmarkEnd w:id="18"/>
    </w:p>
    <w:p w14:paraId="01AE5839" w14:textId="77777777" w:rsidR="009F74DC" w:rsidRDefault="009F74DC" w:rsidP="009F74DC">
      <w:proofErr w:type="spellStart"/>
      <w:r>
        <w:rPr>
          <w:b/>
          <w:bCs/>
        </w:rPr>
        <w:t>r</w:t>
      </w:r>
      <w:r w:rsidRPr="009F74DC">
        <w:rPr>
          <w:b/>
          <w:bCs/>
        </w:rPr>
        <w:t>ows</w:t>
      </w:r>
      <w:proofErr w:type="spellEnd"/>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proofErr w:type="spellStart"/>
            <w:r w:rsidRPr="00DF69EF">
              <w:t>Any</w:t>
            </w:r>
            <w:proofErr w:type="spellEnd"/>
          </w:p>
        </w:tc>
        <w:tc>
          <w:tcPr>
            <w:tcW w:w="2831" w:type="dxa"/>
          </w:tcPr>
          <w:p w14:paraId="7F657828" w14:textId="2445F6ED" w:rsidR="009F74DC" w:rsidRPr="00DF69EF" w:rsidRDefault="00DF69EF" w:rsidP="009F74DC">
            <w:pPr>
              <w:ind w:firstLine="0"/>
            </w:pPr>
            <w:proofErr w:type="spellStart"/>
            <w:r>
              <w:t>Number</w:t>
            </w:r>
            <w:proofErr w:type="spellEnd"/>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lastRenderedPageBreak/>
              <w:t>Mes</w:t>
            </w:r>
          </w:p>
        </w:tc>
        <w:tc>
          <w:tcPr>
            <w:tcW w:w="2831" w:type="dxa"/>
          </w:tcPr>
          <w:p w14:paraId="61F9CF1D" w14:textId="06C42F59" w:rsidR="009F74DC" w:rsidRPr="00DF69EF" w:rsidRDefault="00DF69EF" w:rsidP="009F74DC">
            <w:pPr>
              <w:ind w:firstLine="0"/>
            </w:pPr>
            <w:proofErr w:type="spellStart"/>
            <w:r>
              <w:t>Number</w:t>
            </w:r>
            <w:proofErr w:type="spellEnd"/>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proofErr w:type="spellStart"/>
            <w:r w:rsidRPr="00DF69EF">
              <w:t>Municipi</w:t>
            </w:r>
            <w:proofErr w:type="spellEnd"/>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proofErr w:type="spellStart"/>
            <w:r w:rsidRPr="00DF69EF">
              <w:t>Tipus</w:t>
            </w:r>
            <w:proofErr w:type="spellEnd"/>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proofErr w:type="spellStart"/>
            <w:r>
              <w:t>Seguretat</w:t>
            </w:r>
            <w:proofErr w:type="spellEnd"/>
          </w:p>
        </w:tc>
      </w:tr>
      <w:tr w:rsidR="009F74DC" w14:paraId="06F3D561" w14:textId="77777777" w:rsidTr="005C051A">
        <w:tc>
          <w:tcPr>
            <w:tcW w:w="2831" w:type="dxa"/>
          </w:tcPr>
          <w:p w14:paraId="74A4594B" w14:textId="51EAAE1F" w:rsidR="009F74DC" w:rsidRPr="00DF69EF" w:rsidRDefault="00DF69EF" w:rsidP="009F74DC">
            <w:pPr>
              <w:ind w:firstLine="0"/>
            </w:pPr>
            <w:proofErr w:type="spellStart"/>
            <w:r w:rsidRPr="00DF69EF">
              <w:t>trucades</w:t>
            </w:r>
            <w:proofErr w:type="spellEnd"/>
          </w:p>
        </w:tc>
        <w:tc>
          <w:tcPr>
            <w:tcW w:w="2831" w:type="dxa"/>
          </w:tcPr>
          <w:p w14:paraId="60029B37" w14:textId="4F1ED266" w:rsidR="009F74DC" w:rsidRPr="00DF69EF" w:rsidRDefault="00DF69EF" w:rsidP="009F74DC">
            <w:pPr>
              <w:ind w:firstLine="0"/>
            </w:pPr>
            <w:proofErr w:type="spellStart"/>
            <w:r>
              <w:t>Number</w:t>
            </w:r>
            <w:proofErr w:type="spellEnd"/>
          </w:p>
        </w:tc>
        <w:tc>
          <w:tcPr>
            <w:tcW w:w="2832" w:type="dxa"/>
          </w:tcPr>
          <w:p w14:paraId="5F096851" w14:textId="5D2369D9" w:rsidR="009F74DC" w:rsidRPr="00DF69EF" w:rsidRDefault="00DF69EF" w:rsidP="005C051A">
            <w:pPr>
              <w:keepNext/>
              <w:ind w:firstLine="0"/>
            </w:pPr>
            <w:r>
              <w:t>10</w:t>
            </w:r>
          </w:p>
        </w:tc>
      </w:tr>
    </w:tbl>
    <w:p w14:paraId="748CF0A1" w14:textId="1F80EE9F" w:rsidR="005C051A" w:rsidRDefault="005C051A" w:rsidP="005C051A">
      <w:pPr>
        <w:pStyle w:val="Descripcin"/>
        <w:jc w:val="center"/>
      </w:pPr>
      <w:bookmarkStart w:id="19" w:name="_Toc68348339"/>
      <w:r>
        <w:t xml:space="preserve">Tabla </w:t>
      </w:r>
      <w:fldSimple w:instr=" SEQ Tabla \* ARABIC ">
        <w:r w:rsidR="00C04C6E">
          <w:rPr>
            <w:noProof/>
          </w:rPr>
          <w:t>6</w:t>
        </w:r>
      </w:fldSimple>
      <w:r>
        <w:t xml:space="preserve"> - Campos del fichero rows.xml</w:t>
      </w:r>
      <w:bookmarkEnd w:id="19"/>
    </w:p>
    <w:p w14:paraId="37E8ED74" w14:textId="5D67804F" w:rsidR="00A61915" w:rsidRDefault="00A61915" w:rsidP="00A61915">
      <w:r>
        <w:t>Tenemos x observaciones y 7 atributos.</w:t>
      </w:r>
    </w:p>
    <w:p w14:paraId="66B24F42" w14:textId="5D847DB4" w:rsidR="00DB43F5" w:rsidRDefault="00DB43F5" w:rsidP="00DB43F5">
      <w:pPr>
        <w:pStyle w:val="Ttulo3"/>
      </w:pPr>
      <w:bookmarkStart w:id="20" w:name="_Toc68348294"/>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lastRenderedPageBreak/>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lastRenderedPageBreak/>
              <w:t>statistic_id1104235_covid-19_-poblacion-que-evitaba-las-aglomeraciones-segun-edad-en-espana-2020</w:t>
            </w:r>
            <w:r>
              <w:t>.xlsx</w:t>
            </w:r>
          </w:p>
        </w:tc>
        <w:tc>
          <w:tcPr>
            <w:tcW w:w="4247" w:type="dxa"/>
          </w:tcPr>
          <w:p w14:paraId="672F0864" w14:textId="4200DDC0" w:rsidR="00732F46" w:rsidRDefault="00732F46" w:rsidP="00732F46">
            <w:pPr>
              <w:ind w:firstLine="0"/>
            </w:pPr>
            <w:r>
              <w:t>(</w:t>
            </w:r>
            <w:r w:rsidR="00986459">
              <w:t>49</w:t>
            </w:r>
            <w:r>
              <w:t xml:space="preserve"> observaciones + </w:t>
            </w:r>
          </w:p>
          <w:p w14:paraId="1261C464" w14:textId="7EA9B06D" w:rsidR="00732F46" w:rsidRDefault="00732F46" w:rsidP="00732F46">
            <w:pPr>
              <w:ind w:firstLine="0"/>
            </w:pPr>
            <w:r>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t>rows.xml</w:t>
            </w:r>
          </w:p>
        </w:tc>
        <w:tc>
          <w:tcPr>
            <w:tcW w:w="4247" w:type="dxa"/>
          </w:tcPr>
          <w:p w14:paraId="2018A9EE" w14:textId="594BDF1C" w:rsidR="002E4231" w:rsidRDefault="00E55291" w:rsidP="002E4231">
            <w:pPr>
              <w:ind w:firstLine="0"/>
            </w:pPr>
            <w:r>
              <w:t>340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56A9A8ED" w:rsidR="00AB30E7" w:rsidRDefault="00704CB1" w:rsidP="00704CB1">
      <w:pPr>
        <w:pStyle w:val="Descripcin"/>
        <w:jc w:val="center"/>
      </w:pPr>
      <w:bookmarkStart w:id="21" w:name="_Toc68348340"/>
      <w:r>
        <w:t xml:space="preserve">Tabla </w:t>
      </w:r>
      <w:fldSimple w:instr=" SEQ Tabla \* ARABIC ">
        <w:r w:rsidR="00C04C6E">
          <w:rPr>
            <w:noProof/>
          </w:rPr>
          <w:t>7</w:t>
        </w:r>
      </w:fldSimple>
      <w:r>
        <w:t xml:space="preserve"> - Volumetría de los datos.</w:t>
      </w:r>
      <w:bookmarkEnd w:id="21"/>
    </w:p>
    <w:p w14:paraId="69E375F9" w14:textId="28567422" w:rsidR="00704CB1" w:rsidRDefault="002575FD" w:rsidP="002575FD">
      <w:pPr>
        <w:pStyle w:val="Ttulo2"/>
      </w:pPr>
      <w:bookmarkStart w:id="22" w:name="_Toc68348295"/>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lastRenderedPageBreak/>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70FF02E2" w:rsidR="00C04C6E" w:rsidRDefault="00C04C6E" w:rsidP="00C04C6E">
      <w:pPr>
        <w:pStyle w:val="Descripcin"/>
        <w:jc w:val="center"/>
      </w:pPr>
      <w:r>
        <w:t xml:space="preserve">Tabla </w:t>
      </w:r>
      <w:fldSimple w:instr=" SEQ Tabla \* ARABIC ">
        <w:r>
          <w:rPr>
            <w:noProof/>
          </w:rPr>
          <w:t>8</w:t>
        </w:r>
      </w:fldSimple>
      <w:r>
        <w:t xml:space="preserve"> - Requerimientos de la factoría de información.</w:t>
      </w:r>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proofErr w:type="spellStart"/>
      <w:r>
        <w:rPr>
          <w:i/>
          <w:iCs/>
        </w:rPr>
        <w:t>staging</w:t>
      </w:r>
      <w:proofErr w:type="spellEnd"/>
      <w:r>
        <w:rPr>
          <w:i/>
          <w:iCs/>
        </w:rPr>
        <w:t xml:space="preserve"> </w:t>
      </w:r>
      <w:proofErr w:type="spellStart"/>
      <w:r>
        <w:rPr>
          <w:i/>
          <w:iCs/>
        </w:rPr>
        <w:t>area</w:t>
      </w:r>
      <w:proofErr w:type="spellEnd"/>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proofErr w:type="spellStart"/>
      <w:r>
        <w:rPr>
          <w:i/>
          <w:iCs/>
        </w:rPr>
        <w:t>staging</w:t>
      </w:r>
      <w:proofErr w:type="spellEnd"/>
      <w:r>
        <w:rPr>
          <w:i/>
          <w:iCs/>
        </w:rPr>
        <w:t xml:space="preserve"> </w:t>
      </w:r>
      <w:proofErr w:type="spellStart"/>
      <w:r>
        <w:rPr>
          <w:i/>
          <w:iCs/>
        </w:rPr>
        <w:t>area</w:t>
      </w:r>
      <w:proofErr w:type="spellEnd"/>
      <w:r>
        <w:rPr>
          <w:i/>
          <w:iCs/>
        </w:rPr>
        <w:t xml:space="preserve">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 xml:space="preserve">tendría sentido en nuestra situación, ya que los datos se van a cargar anualmente y no hay un </w:t>
      </w:r>
      <w:r>
        <w:lastRenderedPageBreak/>
        <w:t>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1221DDC9" w:rsidR="00001E1C" w:rsidRDefault="00001E1C" w:rsidP="00001E1C">
      <w:pPr>
        <w:pStyle w:val="Descripcin"/>
        <w:jc w:val="center"/>
      </w:pPr>
      <w:r>
        <w:t xml:space="preserve">Ilustración </w:t>
      </w:r>
      <w:fldSimple w:instr=" SEQ Ilustración \* ARABIC ">
        <w:r>
          <w:rPr>
            <w:noProof/>
          </w:rPr>
          <w:t>1</w:t>
        </w:r>
      </w:fldSimple>
      <w:r>
        <w:t xml:space="preserve"> - Arquitectura de la FIC.</w:t>
      </w:r>
    </w:p>
    <w:p w14:paraId="384627B6" w14:textId="566817D1" w:rsidR="005A11E4" w:rsidRPr="005A11E4" w:rsidRDefault="00E80FB2" w:rsidP="00E80FB2">
      <w:r>
        <w:t>a</w:t>
      </w:r>
    </w:p>
    <w:p w14:paraId="4E2FFBA6" w14:textId="77777777" w:rsidR="00D2397D" w:rsidRPr="00C04C6E" w:rsidRDefault="00D2397D" w:rsidP="0016344A"/>
    <w:p w14:paraId="017B246A" w14:textId="77777777" w:rsidR="005166C8" w:rsidRPr="00DB43F5" w:rsidRDefault="005166C8" w:rsidP="00DB43F5"/>
    <w:p w14:paraId="55E843BF" w14:textId="2CE2539C" w:rsidR="009F74DC" w:rsidRPr="009F74DC" w:rsidRDefault="009F74DC" w:rsidP="009F74DC">
      <w:r>
        <w:rPr>
          <w:b/>
          <w:bCs/>
        </w:rPr>
        <w:t xml:space="preserve"> </w:t>
      </w:r>
    </w:p>
    <w:p w14:paraId="1CCDA6F2" w14:textId="77777777" w:rsidR="001B50B0" w:rsidRPr="001B50B0" w:rsidRDefault="001B50B0" w:rsidP="00274652"/>
    <w:p w14:paraId="5FF064A8" w14:textId="77777777" w:rsidR="00DB6AE4" w:rsidRPr="008A5089" w:rsidRDefault="00DB6AE4" w:rsidP="00DB6AE4">
      <w:pPr>
        <w:pStyle w:val="Prrafodelista"/>
        <w:ind w:left="1117" w:firstLine="0"/>
      </w:pPr>
    </w:p>
    <w:p w14:paraId="7A2C928B" w14:textId="77777777" w:rsidR="00686D98" w:rsidRDefault="00686D98" w:rsidP="00686D98"/>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3" w:name="_Toc68348296"/>
            <w:r w:rsidRPr="00E32D2A">
              <w:t>Bibliografía</w:t>
            </w:r>
            <w:bookmarkEnd w:id="23"/>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2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74072C" w14:textId="77777777" w:rsidR="002358FA" w:rsidRDefault="002358FA" w:rsidP="004D1002">
      <w:pPr>
        <w:spacing w:before="0" w:after="0" w:line="240" w:lineRule="auto"/>
      </w:pPr>
      <w:r>
        <w:separator/>
      </w:r>
    </w:p>
  </w:endnote>
  <w:endnote w:type="continuationSeparator" w:id="0">
    <w:p w14:paraId="501BDE43" w14:textId="77777777" w:rsidR="002358FA" w:rsidRDefault="002358FA"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CD4E40" w:rsidRDefault="00CD4E4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CD4E40" w:rsidRPr="008F2239" w:rsidRDefault="00CD4E40" w:rsidP="008B6CC2">
        <w:pPr>
          <w:pStyle w:val="Piedepgina"/>
          <w:jc w:val="center"/>
        </w:pPr>
      </w:p>
    </w:sdtContent>
  </w:sdt>
  <w:p w14:paraId="482C1935" w14:textId="77777777" w:rsidR="00CD4E40" w:rsidRDefault="00CD4E40"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CD4E40" w:rsidRDefault="00CD4E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31B21E" w14:textId="77777777" w:rsidR="002358FA" w:rsidRDefault="002358FA" w:rsidP="004D1002">
      <w:pPr>
        <w:spacing w:before="0" w:after="0" w:line="240" w:lineRule="auto"/>
      </w:pPr>
      <w:r>
        <w:separator/>
      </w:r>
    </w:p>
  </w:footnote>
  <w:footnote w:type="continuationSeparator" w:id="0">
    <w:p w14:paraId="0F483A96" w14:textId="77777777" w:rsidR="002358FA" w:rsidRDefault="002358FA"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CD4E40" w:rsidRDefault="00CD4E4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CD4E40" w:rsidRDefault="00CD4E40"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CD4E40" w:rsidRDefault="00CD4E40"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CD4E40" w:rsidRDefault="00CD4E4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CD4E40" w:rsidRDefault="00CD4E40">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CD4E40" w:rsidRDefault="00CD4E40" w:rsidP="00835E41">
    <w:pPr>
      <w:pStyle w:val="Encabezado"/>
      <w:ind w:firstLine="0"/>
    </w:pPr>
    <w:r>
      <w:tab/>
    </w:r>
    <w:r>
      <w:tab/>
    </w:r>
  </w:p>
  <w:p w14:paraId="7754A012" w14:textId="77777777" w:rsidR="00CD4E40" w:rsidRDefault="00CD4E40"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CD4E40" w:rsidRDefault="00CD4E40"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CD4E40" w:rsidRDefault="00CD4E40"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CD4E40" w:rsidRDefault="00CD4E40"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D4E40" w:rsidRDefault="00CD4E40"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2"/>
  </w:num>
  <w:num w:numId="2">
    <w:abstractNumId w:val="6"/>
  </w:num>
  <w:num w:numId="3">
    <w:abstractNumId w:val="1"/>
  </w:num>
  <w:num w:numId="4">
    <w:abstractNumId w:val="4"/>
  </w:num>
  <w:num w:numId="5">
    <w:abstractNumId w:val="3"/>
  </w:num>
  <w:num w:numId="6">
    <w:abstractNumId w:val="0"/>
  </w:num>
  <w:num w:numId="7">
    <w:abstractNumId w:val="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10E62"/>
    <w:rsid w:val="00015551"/>
    <w:rsid w:val="00020662"/>
    <w:rsid w:val="00021065"/>
    <w:rsid w:val="000223C1"/>
    <w:rsid w:val="00022DA5"/>
    <w:rsid w:val="000244EE"/>
    <w:rsid w:val="00030BF4"/>
    <w:rsid w:val="00031EC4"/>
    <w:rsid w:val="000376BB"/>
    <w:rsid w:val="00040D43"/>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0C1E"/>
    <w:rsid w:val="00062643"/>
    <w:rsid w:val="000661CF"/>
    <w:rsid w:val="0006707B"/>
    <w:rsid w:val="00067B01"/>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B1979"/>
    <w:rsid w:val="000B210D"/>
    <w:rsid w:val="000B49BE"/>
    <w:rsid w:val="000B5AB0"/>
    <w:rsid w:val="000B725F"/>
    <w:rsid w:val="000C09B5"/>
    <w:rsid w:val="000C0CE3"/>
    <w:rsid w:val="000C5461"/>
    <w:rsid w:val="000C7213"/>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1D59"/>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4A62"/>
    <w:rsid w:val="00156378"/>
    <w:rsid w:val="0016344A"/>
    <w:rsid w:val="0016384F"/>
    <w:rsid w:val="00166E55"/>
    <w:rsid w:val="00167600"/>
    <w:rsid w:val="00167C8A"/>
    <w:rsid w:val="00170F18"/>
    <w:rsid w:val="001736A3"/>
    <w:rsid w:val="001807C7"/>
    <w:rsid w:val="00183798"/>
    <w:rsid w:val="00187CE9"/>
    <w:rsid w:val="00190811"/>
    <w:rsid w:val="00190E0A"/>
    <w:rsid w:val="00191EFD"/>
    <w:rsid w:val="0019380B"/>
    <w:rsid w:val="00194BEC"/>
    <w:rsid w:val="001A04B7"/>
    <w:rsid w:val="001A09F5"/>
    <w:rsid w:val="001A0EE0"/>
    <w:rsid w:val="001A2639"/>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6D07"/>
    <w:rsid w:val="001C7EEE"/>
    <w:rsid w:val="001D0676"/>
    <w:rsid w:val="001D516F"/>
    <w:rsid w:val="001D6AA2"/>
    <w:rsid w:val="001D6B01"/>
    <w:rsid w:val="001E5822"/>
    <w:rsid w:val="001E7705"/>
    <w:rsid w:val="001F0D96"/>
    <w:rsid w:val="001F22BF"/>
    <w:rsid w:val="001F2A30"/>
    <w:rsid w:val="001F6DB5"/>
    <w:rsid w:val="002027AA"/>
    <w:rsid w:val="0021331E"/>
    <w:rsid w:val="00215250"/>
    <w:rsid w:val="0021606A"/>
    <w:rsid w:val="002172EF"/>
    <w:rsid w:val="0023198D"/>
    <w:rsid w:val="00232436"/>
    <w:rsid w:val="00232880"/>
    <w:rsid w:val="002333E4"/>
    <w:rsid w:val="0023563D"/>
    <w:rsid w:val="002358FA"/>
    <w:rsid w:val="0024098B"/>
    <w:rsid w:val="00245182"/>
    <w:rsid w:val="00247BBA"/>
    <w:rsid w:val="0025236C"/>
    <w:rsid w:val="002524BD"/>
    <w:rsid w:val="0025370C"/>
    <w:rsid w:val="002575FD"/>
    <w:rsid w:val="00260FD8"/>
    <w:rsid w:val="00262F47"/>
    <w:rsid w:val="00270989"/>
    <w:rsid w:val="00274582"/>
    <w:rsid w:val="00274652"/>
    <w:rsid w:val="00277118"/>
    <w:rsid w:val="00281D49"/>
    <w:rsid w:val="002835B5"/>
    <w:rsid w:val="00290497"/>
    <w:rsid w:val="00295763"/>
    <w:rsid w:val="002A3346"/>
    <w:rsid w:val="002A3B22"/>
    <w:rsid w:val="002A44CA"/>
    <w:rsid w:val="002A5E66"/>
    <w:rsid w:val="002A7387"/>
    <w:rsid w:val="002B2FA0"/>
    <w:rsid w:val="002B6B36"/>
    <w:rsid w:val="002C0746"/>
    <w:rsid w:val="002C083D"/>
    <w:rsid w:val="002C0C20"/>
    <w:rsid w:val="002C2D5F"/>
    <w:rsid w:val="002C43E8"/>
    <w:rsid w:val="002C4F39"/>
    <w:rsid w:val="002C5D27"/>
    <w:rsid w:val="002C6553"/>
    <w:rsid w:val="002D190D"/>
    <w:rsid w:val="002D1B83"/>
    <w:rsid w:val="002D5F4C"/>
    <w:rsid w:val="002E37C5"/>
    <w:rsid w:val="002E3E4E"/>
    <w:rsid w:val="002E4231"/>
    <w:rsid w:val="002E485C"/>
    <w:rsid w:val="002E74C5"/>
    <w:rsid w:val="002E74DE"/>
    <w:rsid w:val="002F0929"/>
    <w:rsid w:val="002F1830"/>
    <w:rsid w:val="002F2E08"/>
    <w:rsid w:val="002F54BF"/>
    <w:rsid w:val="002F6562"/>
    <w:rsid w:val="002F66BE"/>
    <w:rsid w:val="003043E7"/>
    <w:rsid w:val="0030444C"/>
    <w:rsid w:val="00305C3F"/>
    <w:rsid w:val="00307ABC"/>
    <w:rsid w:val="00310B1A"/>
    <w:rsid w:val="00312507"/>
    <w:rsid w:val="003137E8"/>
    <w:rsid w:val="0031483E"/>
    <w:rsid w:val="00321CD0"/>
    <w:rsid w:val="00321FC8"/>
    <w:rsid w:val="00322AB3"/>
    <w:rsid w:val="00322AFE"/>
    <w:rsid w:val="00326D42"/>
    <w:rsid w:val="00327B7F"/>
    <w:rsid w:val="00327FFB"/>
    <w:rsid w:val="00342B91"/>
    <w:rsid w:val="00343732"/>
    <w:rsid w:val="00343829"/>
    <w:rsid w:val="003475C5"/>
    <w:rsid w:val="003479B7"/>
    <w:rsid w:val="00350133"/>
    <w:rsid w:val="00350657"/>
    <w:rsid w:val="00354B95"/>
    <w:rsid w:val="0035591B"/>
    <w:rsid w:val="00361A72"/>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28E2"/>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3CD9"/>
    <w:rsid w:val="00415ADF"/>
    <w:rsid w:val="004169A2"/>
    <w:rsid w:val="004209FA"/>
    <w:rsid w:val="004228E6"/>
    <w:rsid w:val="00423C83"/>
    <w:rsid w:val="00423EC5"/>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206A"/>
    <w:rsid w:val="004933A6"/>
    <w:rsid w:val="00497E48"/>
    <w:rsid w:val="004A212C"/>
    <w:rsid w:val="004A74C3"/>
    <w:rsid w:val="004B2D29"/>
    <w:rsid w:val="004B37EC"/>
    <w:rsid w:val="004B43D0"/>
    <w:rsid w:val="004B634C"/>
    <w:rsid w:val="004B7E4C"/>
    <w:rsid w:val="004C0C77"/>
    <w:rsid w:val="004C129C"/>
    <w:rsid w:val="004C4D7F"/>
    <w:rsid w:val="004C765B"/>
    <w:rsid w:val="004D1002"/>
    <w:rsid w:val="004D3691"/>
    <w:rsid w:val="004D5251"/>
    <w:rsid w:val="004D5C70"/>
    <w:rsid w:val="004D7AFD"/>
    <w:rsid w:val="004E074A"/>
    <w:rsid w:val="004E1812"/>
    <w:rsid w:val="004E603E"/>
    <w:rsid w:val="004E6ABB"/>
    <w:rsid w:val="004F195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E89"/>
    <w:rsid w:val="0052718F"/>
    <w:rsid w:val="005271B6"/>
    <w:rsid w:val="00530A95"/>
    <w:rsid w:val="005336C6"/>
    <w:rsid w:val="00536BC0"/>
    <w:rsid w:val="0054496F"/>
    <w:rsid w:val="005506A1"/>
    <w:rsid w:val="0055148A"/>
    <w:rsid w:val="00551662"/>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4FFE"/>
    <w:rsid w:val="00585A40"/>
    <w:rsid w:val="00587E51"/>
    <w:rsid w:val="00591033"/>
    <w:rsid w:val="0059294E"/>
    <w:rsid w:val="00593597"/>
    <w:rsid w:val="00594AD6"/>
    <w:rsid w:val="005956B2"/>
    <w:rsid w:val="005969EF"/>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4DB0"/>
    <w:rsid w:val="005B5F04"/>
    <w:rsid w:val="005B766A"/>
    <w:rsid w:val="005C051A"/>
    <w:rsid w:val="005C0FA0"/>
    <w:rsid w:val="005C2219"/>
    <w:rsid w:val="005C2DA4"/>
    <w:rsid w:val="005C2EF6"/>
    <w:rsid w:val="005C7D4A"/>
    <w:rsid w:val="005D123E"/>
    <w:rsid w:val="005D2C69"/>
    <w:rsid w:val="005D2FE6"/>
    <w:rsid w:val="005D3799"/>
    <w:rsid w:val="005D37F8"/>
    <w:rsid w:val="005D44B8"/>
    <w:rsid w:val="005D4FDA"/>
    <w:rsid w:val="005E1BF7"/>
    <w:rsid w:val="005E6162"/>
    <w:rsid w:val="005F0E9C"/>
    <w:rsid w:val="005F2AA5"/>
    <w:rsid w:val="005F2C22"/>
    <w:rsid w:val="005F3280"/>
    <w:rsid w:val="005F38D2"/>
    <w:rsid w:val="005F6C78"/>
    <w:rsid w:val="00600BF7"/>
    <w:rsid w:val="00602FB6"/>
    <w:rsid w:val="00605CDF"/>
    <w:rsid w:val="006112C1"/>
    <w:rsid w:val="00614D29"/>
    <w:rsid w:val="00615040"/>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92B20"/>
    <w:rsid w:val="006935AF"/>
    <w:rsid w:val="00694313"/>
    <w:rsid w:val="006957D9"/>
    <w:rsid w:val="00695C1F"/>
    <w:rsid w:val="006A1591"/>
    <w:rsid w:val="006C5FE8"/>
    <w:rsid w:val="006C6B96"/>
    <w:rsid w:val="006C7EA2"/>
    <w:rsid w:val="006D0AD2"/>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10A43"/>
    <w:rsid w:val="00713436"/>
    <w:rsid w:val="007157D8"/>
    <w:rsid w:val="00721631"/>
    <w:rsid w:val="00722FE7"/>
    <w:rsid w:val="00726076"/>
    <w:rsid w:val="007260DF"/>
    <w:rsid w:val="00732F46"/>
    <w:rsid w:val="00737841"/>
    <w:rsid w:val="00742C30"/>
    <w:rsid w:val="00747DC1"/>
    <w:rsid w:val="007517BE"/>
    <w:rsid w:val="007547AE"/>
    <w:rsid w:val="0075489C"/>
    <w:rsid w:val="00755188"/>
    <w:rsid w:val="0076124D"/>
    <w:rsid w:val="0076321B"/>
    <w:rsid w:val="007670C6"/>
    <w:rsid w:val="007671D6"/>
    <w:rsid w:val="00767243"/>
    <w:rsid w:val="00774166"/>
    <w:rsid w:val="00774DE5"/>
    <w:rsid w:val="0077513D"/>
    <w:rsid w:val="00777E1A"/>
    <w:rsid w:val="00780456"/>
    <w:rsid w:val="00781BBD"/>
    <w:rsid w:val="00791836"/>
    <w:rsid w:val="00792161"/>
    <w:rsid w:val="00792996"/>
    <w:rsid w:val="007960B9"/>
    <w:rsid w:val="007A04B4"/>
    <w:rsid w:val="007A06B2"/>
    <w:rsid w:val="007B4D5F"/>
    <w:rsid w:val="007C05C8"/>
    <w:rsid w:val="007C0FFE"/>
    <w:rsid w:val="007C4268"/>
    <w:rsid w:val="007C58ED"/>
    <w:rsid w:val="007C7261"/>
    <w:rsid w:val="007C7927"/>
    <w:rsid w:val="007D1197"/>
    <w:rsid w:val="007D171B"/>
    <w:rsid w:val="007D18B6"/>
    <w:rsid w:val="007D6377"/>
    <w:rsid w:val="007D776D"/>
    <w:rsid w:val="007E1B92"/>
    <w:rsid w:val="007E4EF5"/>
    <w:rsid w:val="007E6EB3"/>
    <w:rsid w:val="007E7E63"/>
    <w:rsid w:val="007F11DD"/>
    <w:rsid w:val="007F392C"/>
    <w:rsid w:val="007F50B0"/>
    <w:rsid w:val="007F6A42"/>
    <w:rsid w:val="008011B6"/>
    <w:rsid w:val="0080303F"/>
    <w:rsid w:val="00804042"/>
    <w:rsid w:val="008056C0"/>
    <w:rsid w:val="00805B3A"/>
    <w:rsid w:val="008157F8"/>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4B62"/>
    <w:rsid w:val="008B5549"/>
    <w:rsid w:val="008B68E2"/>
    <w:rsid w:val="008B6CC2"/>
    <w:rsid w:val="008B6F95"/>
    <w:rsid w:val="008C1F44"/>
    <w:rsid w:val="008C2164"/>
    <w:rsid w:val="008C2EF6"/>
    <w:rsid w:val="008C5751"/>
    <w:rsid w:val="008C6335"/>
    <w:rsid w:val="008D3FD1"/>
    <w:rsid w:val="008D4B24"/>
    <w:rsid w:val="008D4C5C"/>
    <w:rsid w:val="008D5872"/>
    <w:rsid w:val="008E1804"/>
    <w:rsid w:val="008E29D6"/>
    <w:rsid w:val="008E494D"/>
    <w:rsid w:val="008E4FAE"/>
    <w:rsid w:val="008E5959"/>
    <w:rsid w:val="008F2239"/>
    <w:rsid w:val="008F40A6"/>
    <w:rsid w:val="009015A3"/>
    <w:rsid w:val="009022D0"/>
    <w:rsid w:val="00902F86"/>
    <w:rsid w:val="00904029"/>
    <w:rsid w:val="00907CAF"/>
    <w:rsid w:val="009167C2"/>
    <w:rsid w:val="00916987"/>
    <w:rsid w:val="00921253"/>
    <w:rsid w:val="00921271"/>
    <w:rsid w:val="00922EF9"/>
    <w:rsid w:val="00930B31"/>
    <w:rsid w:val="00931B41"/>
    <w:rsid w:val="0093312D"/>
    <w:rsid w:val="009336D0"/>
    <w:rsid w:val="00935AD4"/>
    <w:rsid w:val="0093775C"/>
    <w:rsid w:val="009456E5"/>
    <w:rsid w:val="0095491A"/>
    <w:rsid w:val="00955EEF"/>
    <w:rsid w:val="00960164"/>
    <w:rsid w:val="0096276A"/>
    <w:rsid w:val="0096329E"/>
    <w:rsid w:val="0096552D"/>
    <w:rsid w:val="00967469"/>
    <w:rsid w:val="00973D78"/>
    <w:rsid w:val="0097534B"/>
    <w:rsid w:val="00975F02"/>
    <w:rsid w:val="00980D63"/>
    <w:rsid w:val="00981BF2"/>
    <w:rsid w:val="009830C5"/>
    <w:rsid w:val="00983B52"/>
    <w:rsid w:val="00984947"/>
    <w:rsid w:val="00986459"/>
    <w:rsid w:val="00987C99"/>
    <w:rsid w:val="009A1301"/>
    <w:rsid w:val="009A1DE3"/>
    <w:rsid w:val="009A20DA"/>
    <w:rsid w:val="009A4A5D"/>
    <w:rsid w:val="009B0B16"/>
    <w:rsid w:val="009B258A"/>
    <w:rsid w:val="009B258D"/>
    <w:rsid w:val="009B2AE9"/>
    <w:rsid w:val="009B4774"/>
    <w:rsid w:val="009B5983"/>
    <w:rsid w:val="009C0D1E"/>
    <w:rsid w:val="009C1FE0"/>
    <w:rsid w:val="009C2FE2"/>
    <w:rsid w:val="009C3BE4"/>
    <w:rsid w:val="009C3D3E"/>
    <w:rsid w:val="009C3FD3"/>
    <w:rsid w:val="009C3FF4"/>
    <w:rsid w:val="009C60C9"/>
    <w:rsid w:val="009D1908"/>
    <w:rsid w:val="009D28CE"/>
    <w:rsid w:val="009D44DC"/>
    <w:rsid w:val="009D5EF0"/>
    <w:rsid w:val="009D67AC"/>
    <w:rsid w:val="009D6F90"/>
    <w:rsid w:val="009E1339"/>
    <w:rsid w:val="009E1E6A"/>
    <w:rsid w:val="009E6712"/>
    <w:rsid w:val="009E6DCC"/>
    <w:rsid w:val="009F5FE7"/>
    <w:rsid w:val="009F74DC"/>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3C66"/>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915"/>
    <w:rsid w:val="00A61ABB"/>
    <w:rsid w:val="00A61EAF"/>
    <w:rsid w:val="00A67A20"/>
    <w:rsid w:val="00A72B9E"/>
    <w:rsid w:val="00A75226"/>
    <w:rsid w:val="00A76082"/>
    <w:rsid w:val="00A77A74"/>
    <w:rsid w:val="00A91629"/>
    <w:rsid w:val="00A9192B"/>
    <w:rsid w:val="00A974A7"/>
    <w:rsid w:val="00AA1181"/>
    <w:rsid w:val="00AA3D24"/>
    <w:rsid w:val="00AA4A52"/>
    <w:rsid w:val="00AA7855"/>
    <w:rsid w:val="00AB30E7"/>
    <w:rsid w:val="00AB33F5"/>
    <w:rsid w:val="00AC160B"/>
    <w:rsid w:val="00AC2296"/>
    <w:rsid w:val="00AC4BAD"/>
    <w:rsid w:val="00AC5068"/>
    <w:rsid w:val="00AC6328"/>
    <w:rsid w:val="00AC700E"/>
    <w:rsid w:val="00AC78A3"/>
    <w:rsid w:val="00AC7FE7"/>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35F9"/>
    <w:rsid w:val="00B07B8F"/>
    <w:rsid w:val="00B10B5E"/>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7063"/>
    <w:rsid w:val="00B672AD"/>
    <w:rsid w:val="00B72459"/>
    <w:rsid w:val="00B73388"/>
    <w:rsid w:val="00B749BA"/>
    <w:rsid w:val="00B81C11"/>
    <w:rsid w:val="00B84975"/>
    <w:rsid w:val="00B876E1"/>
    <w:rsid w:val="00B87A06"/>
    <w:rsid w:val="00B9277B"/>
    <w:rsid w:val="00B93046"/>
    <w:rsid w:val="00B96144"/>
    <w:rsid w:val="00B97214"/>
    <w:rsid w:val="00BA1CDD"/>
    <w:rsid w:val="00BA5B65"/>
    <w:rsid w:val="00BB27D8"/>
    <w:rsid w:val="00BB5D83"/>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311"/>
    <w:rsid w:val="00C04C6E"/>
    <w:rsid w:val="00C054BA"/>
    <w:rsid w:val="00C108EB"/>
    <w:rsid w:val="00C130A0"/>
    <w:rsid w:val="00C13D21"/>
    <w:rsid w:val="00C14B9C"/>
    <w:rsid w:val="00C17C33"/>
    <w:rsid w:val="00C20500"/>
    <w:rsid w:val="00C22811"/>
    <w:rsid w:val="00C23F11"/>
    <w:rsid w:val="00C24801"/>
    <w:rsid w:val="00C257C9"/>
    <w:rsid w:val="00C2763A"/>
    <w:rsid w:val="00C32562"/>
    <w:rsid w:val="00C33DCA"/>
    <w:rsid w:val="00C346FB"/>
    <w:rsid w:val="00C43478"/>
    <w:rsid w:val="00C434BA"/>
    <w:rsid w:val="00C4386D"/>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D54"/>
    <w:rsid w:val="00CA0E00"/>
    <w:rsid w:val="00CA2428"/>
    <w:rsid w:val="00CA611C"/>
    <w:rsid w:val="00CA654B"/>
    <w:rsid w:val="00CB21E4"/>
    <w:rsid w:val="00CB2D38"/>
    <w:rsid w:val="00CC1E86"/>
    <w:rsid w:val="00CC3667"/>
    <w:rsid w:val="00CC3EF7"/>
    <w:rsid w:val="00CC54FC"/>
    <w:rsid w:val="00CC6F49"/>
    <w:rsid w:val="00CC7013"/>
    <w:rsid w:val="00CC7E8F"/>
    <w:rsid w:val="00CD4E40"/>
    <w:rsid w:val="00CD6BF1"/>
    <w:rsid w:val="00CD6FF6"/>
    <w:rsid w:val="00CE16B1"/>
    <w:rsid w:val="00CE251E"/>
    <w:rsid w:val="00CE6252"/>
    <w:rsid w:val="00CF1B6A"/>
    <w:rsid w:val="00CF36C8"/>
    <w:rsid w:val="00CF3AC9"/>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7125"/>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5A9E"/>
    <w:rsid w:val="00D95D5E"/>
    <w:rsid w:val="00D96195"/>
    <w:rsid w:val="00DA0709"/>
    <w:rsid w:val="00DA3027"/>
    <w:rsid w:val="00DA305B"/>
    <w:rsid w:val="00DA394F"/>
    <w:rsid w:val="00DB2B90"/>
    <w:rsid w:val="00DB43F5"/>
    <w:rsid w:val="00DB46EE"/>
    <w:rsid w:val="00DB5AF6"/>
    <w:rsid w:val="00DB5FCA"/>
    <w:rsid w:val="00DB6AE4"/>
    <w:rsid w:val="00DB772F"/>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E58E6"/>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60A4"/>
    <w:rsid w:val="00E37E97"/>
    <w:rsid w:val="00E40E3C"/>
    <w:rsid w:val="00E44DCE"/>
    <w:rsid w:val="00E4637A"/>
    <w:rsid w:val="00E51FA9"/>
    <w:rsid w:val="00E5233E"/>
    <w:rsid w:val="00E52B9C"/>
    <w:rsid w:val="00E55291"/>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25DE"/>
    <w:rsid w:val="00E76291"/>
    <w:rsid w:val="00E80231"/>
    <w:rsid w:val="00E80B25"/>
    <w:rsid w:val="00E80FB2"/>
    <w:rsid w:val="00E84AAF"/>
    <w:rsid w:val="00E928CC"/>
    <w:rsid w:val="00E94167"/>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EFA"/>
    <w:rsid w:val="00F1488A"/>
    <w:rsid w:val="00F1534C"/>
    <w:rsid w:val="00F174C2"/>
    <w:rsid w:val="00F21903"/>
    <w:rsid w:val="00F2239A"/>
    <w:rsid w:val="00F25D67"/>
    <w:rsid w:val="00F36B7F"/>
    <w:rsid w:val="00F372DA"/>
    <w:rsid w:val="00F4089D"/>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34C4"/>
    <w:rsid w:val="00F83814"/>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6974"/>
    <w:rsid w:val="00FB6B38"/>
    <w:rsid w:val="00FC31B3"/>
    <w:rsid w:val="00FC4AB9"/>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www.ine.es" TargetMode="Externa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ne.es"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2</TotalTime>
  <Pages>21</Pages>
  <Words>4292</Words>
  <Characters>23611</Characters>
  <Application>Microsoft Office Word</Application>
  <DocSecurity>0</DocSecurity>
  <Lines>196</Lines>
  <Paragraphs>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976</cp:revision>
  <cp:lastPrinted>2019-07-01T08:52:00Z</cp:lastPrinted>
  <dcterms:created xsi:type="dcterms:W3CDTF">2019-02-17T15:19:00Z</dcterms:created>
  <dcterms:modified xsi:type="dcterms:W3CDTF">2021-04-04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